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9D93EF" w14:textId="5C21950A" w:rsidR="002935A0" w:rsidRDefault="006C4094" w:rsidP="00D2003F">
      <w:pPr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</w:rPr>
        <w:t>Supplementary</w:t>
      </w:r>
      <w:r w:rsidR="00D2003F" w:rsidRPr="00D47DCF">
        <w:rPr>
          <w:rFonts w:ascii="Times New Roman" w:hAnsi="Times New Roman" w:cs="Times New Roman"/>
          <w:b/>
          <w:bCs/>
        </w:rPr>
        <w:t xml:space="preserve"> Table </w:t>
      </w:r>
      <w:r w:rsidR="00263410">
        <w:rPr>
          <w:rFonts w:ascii="Times New Roman" w:hAnsi="Times New Roman" w:cs="Times New Roman"/>
          <w:b/>
          <w:bCs/>
        </w:rPr>
        <w:t>4</w:t>
      </w:r>
      <w:r>
        <w:rPr>
          <w:rFonts w:ascii="Times New Roman" w:hAnsi="Times New Roman" w:cs="Times New Roman"/>
          <w:b/>
          <w:bCs/>
        </w:rPr>
        <w:t>.</w:t>
      </w:r>
      <w:r w:rsidR="00D2003F" w:rsidRPr="00D47DCF">
        <w:rPr>
          <w:rFonts w:ascii="Times New Roman" w:hAnsi="Times New Roman" w:cs="Times New Roman"/>
        </w:rPr>
        <w:t xml:space="preserve"> </w:t>
      </w:r>
      <w:r w:rsidR="00D2003F" w:rsidRPr="00D47DCF">
        <w:rPr>
          <w:rFonts w:ascii="Times New Roman" w:hAnsi="Times New Roman" w:cs="Times New Roman"/>
          <w:lang w:val="en-GB"/>
        </w:rPr>
        <w:t>Sarcopenia definition, sarcopenia prevalence, measurement methods for muscle parameters and cut-off values used in included articles, stratified by populatio</w:t>
      </w:r>
      <w:r w:rsidR="00D2003F">
        <w:rPr>
          <w:rFonts w:ascii="Times New Roman" w:hAnsi="Times New Roman" w:cs="Times New Roman"/>
          <w:lang w:val="en-GB"/>
        </w:rPr>
        <w:t>n</w:t>
      </w:r>
    </w:p>
    <w:tbl>
      <w:tblPr>
        <w:tblW w:w="13211" w:type="dxa"/>
        <w:tblInd w:w="-28" w:type="dxa"/>
        <w:tblLayout w:type="fixed"/>
        <w:tblCellMar>
          <w:left w:w="28" w:type="dxa"/>
          <w:bottom w:w="28" w:type="dxa"/>
          <w:right w:w="0" w:type="dxa"/>
        </w:tblCellMar>
        <w:tblLook w:val="04A0" w:firstRow="1" w:lastRow="0" w:firstColumn="1" w:lastColumn="0" w:noHBand="0" w:noVBand="1"/>
      </w:tblPr>
      <w:tblGrid>
        <w:gridCol w:w="2296"/>
        <w:gridCol w:w="1276"/>
        <w:gridCol w:w="709"/>
        <w:gridCol w:w="850"/>
        <w:gridCol w:w="2552"/>
        <w:gridCol w:w="1134"/>
        <w:gridCol w:w="1701"/>
        <w:gridCol w:w="1134"/>
        <w:gridCol w:w="1559"/>
      </w:tblGrid>
      <w:tr w:rsidR="00D2003F" w:rsidRPr="002C0CCE" w14:paraId="35178CAD" w14:textId="77777777" w:rsidTr="0095291C">
        <w:trPr>
          <w:trHeight w:val="561"/>
          <w:tblHeader/>
        </w:trPr>
        <w:tc>
          <w:tcPr>
            <w:tcW w:w="2296" w:type="dxa"/>
            <w:vMerge w:val="restart"/>
            <w:tcBorders>
              <w:top w:val="single" w:sz="1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0412E8C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Author, year</w:t>
            </w:r>
          </w:p>
        </w:tc>
        <w:tc>
          <w:tcPr>
            <w:tcW w:w="1276" w:type="dxa"/>
            <w:vMerge w:val="restart"/>
            <w:tcBorders>
              <w:top w:val="single" w:sz="1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FA38620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Sarc. definition </w:t>
            </w:r>
          </w:p>
        </w:tc>
        <w:tc>
          <w:tcPr>
            <w:tcW w:w="709" w:type="dxa"/>
            <w:vMerge w:val="restart"/>
            <w:tcBorders>
              <w:top w:val="single" w:sz="18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F5D6E96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Prev. (%)</w:t>
            </w:r>
          </w:p>
        </w:tc>
        <w:tc>
          <w:tcPr>
            <w:tcW w:w="8930" w:type="dxa"/>
            <w:gridSpan w:val="6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</w:tcPr>
          <w:p w14:paraId="6E685F29" w14:textId="77777777" w:rsidR="00D2003F" w:rsidRPr="002C0CCE" w:rsidRDefault="00D2003F" w:rsidP="0095291C">
            <w:pPr>
              <w:ind w:right="-17"/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Measurement method and cut-off values</w:t>
            </w:r>
          </w:p>
        </w:tc>
      </w:tr>
      <w:tr w:rsidR="00D2003F" w:rsidRPr="002C0CCE" w14:paraId="39EF14A1" w14:textId="77777777" w:rsidTr="0095291C">
        <w:trPr>
          <w:trHeight w:val="561"/>
          <w:tblHeader/>
        </w:trPr>
        <w:tc>
          <w:tcPr>
            <w:tcW w:w="229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637C8829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3B807964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4ABDCBC4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</w:p>
        </w:tc>
        <w:tc>
          <w:tcPr>
            <w:tcW w:w="34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E3F0141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Muscle mass 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201FC4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Muscle strength 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6F4D24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Physical performance </w:t>
            </w:r>
          </w:p>
        </w:tc>
      </w:tr>
      <w:tr w:rsidR="00D2003F" w:rsidRPr="002C0CCE" w14:paraId="697B8A6F" w14:textId="77777777" w:rsidTr="0095291C">
        <w:trPr>
          <w:trHeight w:val="403"/>
        </w:trPr>
        <w:tc>
          <w:tcPr>
            <w:tcW w:w="35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F737F6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Community-dwelling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A992E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3581F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87201" w14:textId="77777777" w:rsidR="00D2003F" w:rsidRPr="002C0CCE" w:rsidRDefault="00D2003F" w:rsidP="0095291C">
            <w:pPr>
              <w:ind w:hanging="1017"/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A7AEA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A21B9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C9153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FCBD5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</w:tr>
      <w:tr w:rsidR="00D2003F" w:rsidRPr="002C0CCE" w14:paraId="540DF7C2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7ABF4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uki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dWtpPC9BdXRob3I+PFllYXI+MjAxNzwvWWVhcj48UmVj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dWtpPC9BdXRob3I+PFllYXI+MjAxNzwvWWVhcj48UmVj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0909C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8918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39C0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062E1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 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ALM/ 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2BE9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F73E7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</w:p>
          <w:p w14:paraId="102516C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: &lt;18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6BFAE" w14:textId="77777777" w:rsidR="00D2003F" w:rsidRPr="002C0CCE" w:rsidRDefault="00D2003F" w:rsidP="0095291C">
            <w:pPr>
              <w:rPr>
                <w:color w:val="FF0000"/>
                <w:lang w:val="en-GB"/>
              </w:rPr>
            </w:pPr>
            <w:r w:rsidRPr="002C0CCE">
              <w:rPr>
                <w:lang w:val="en-GB"/>
              </w:rPr>
              <w:t>10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5460B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42FBE9AB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E6B3A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lexandre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BbGV4YW5kcmUgVGRhPC9BdXRob3I+PFllYXI+MjAxNDwv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bGV4YW5kcmUgVGRhPC9BdXRob3I+PFllYXI+MjAxNDwv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7EAC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45F86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3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5879A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F4EB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≤8.9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≤6.3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B768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C008A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85A5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4F730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D2003F" w:rsidRPr="002C0CCE" w14:paraId="3A6E9A31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402C1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rango-Lopera, 2013 </w:t>
            </w:r>
            <w:r w:rsidRPr="002C0CCE">
              <w:rPr>
                <w:lang w:val="en-GB"/>
              </w:rPr>
              <w:fldChar w:fldCharType="begin">
                <w:fldData xml:space="preserve">PEVuZE5vdGU+PENpdGU+PEF1dGhvcj5BcmFuZ28tTG9wZXJhPC9BdXRob3I+PFllYXI+MjAxMzwv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cmFuZ28tTG9wZXJhPC9BdXRob3I+PFllYXI+MjAxMzwv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E79E6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4DCE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3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8AD9E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5C91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31 cm </w:t>
            </w:r>
            <w:r w:rsidRPr="002C0CCE">
              <w:rPr>
                <w:lang w:val="en-GB"/>
              </w:rPr>
              <w:br/>
              <w:t>F: ≤31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1035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3B495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7AB70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CB4DA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3B441CF8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1E2F2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nchi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CaWFuY2hpPC9BdXRob3I+PFllYXI+MjAxNjwvWWVhcj48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aWFuY2hpPC9BdXRob3I+PFllYXI+MjAxNjwvWWVhcj48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4C85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64FC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0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B04D0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87F26A" w14:textId="77777777" w:rsidR="00D2003F" w:rsidRPr="00D0703B" w:rsidRDefault="00D2003F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6BA36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695B0D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Cut-offs BMI category</w:t>
            </w:r>
            <w:r w:rsidRPr="002C0CCE">
              <w:rPr>
                <w:vertAlign w:val="superscript"/>
                <w:lang w:val="en-GB"/>
              </w:rPr>
              <w:t>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D6BC0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F7CB6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678426F5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8200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rown, 2015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rown&lt;/Author&gt;&lt;Year&gt;2016&lt;/Year&gt;&lt;RecNum&gt;96421&lt;/RecNum&gt;&lt;DisplayText&gt;[36]&lt;/DisplayText&gt;&lt;record&gt;&lt;rec-number&gt;96421&lt;/rec-number&gt;&lt;foreign-keys&gt;&lt;key app="EN" db-id="5vs2r5tz60dvthe0avpvazx1pv9asxt02pdr" timestamp="1591935746"&gt;96421&lt;/key&gt;&lt;/foreign-keys&gt;&lt;ref-type name="Journal Article"&gt;17&lt;/ref-type&gt;&lt;contributors&gt;&lt;authors&gt;&lt;author&gt;Brown, Justin C.&lt;/author&gt;&lt;author&gt;Harhay, Michael O.&lt;/author&gt;&lt;author&gt;Harhay, Meera N.&lt;/author&gt;&lt;/authors&gt;&lt;/contributors&gt;&lt;titles&gt;&lt;title&gt;Sarcopenia and mortality among a population-based sample of community-dwelling older adults&lt;/title&gt;&lt;secondary-title&gt;Journal of cachexia, sarcopenia and muscle&lt;/secondary-title&gt;&lt;alt-title&gt;J Cachexia Sarcopenia Muscle&lt;/alt-title&gt;&lt;/titles&gt;&lt;periodical&gt;&lt;full-title&gt;Journal of Cachexia, Sarcopenia and Muscle&lt;/full-title&gt;&lt;abbr-1&gt;J Cachexia Sarcopenia Muscle.&lt;/abbr-1&gt;&lt;/periodical&gt;&lt;alt-periodical&gt;&lt;full-title&gt;J Cachexia Sarcopenia Muscle&lt;/full-title&gt;&lt;/alt-periodical&gt;&lt;pages&gt;290-298&lt;/pages&gt;&lt;volume&gt;7&lt;/volume&gt;&lt;number&gt;3&lt;/number&gt;&lt;edition&gt;2015/10/15&lt;/edition&gt;&lt;keywords&gt;&lt;keyword&gt;Body composition&lt;/keyword&gt;&lt;keyword&gt;Cohort study&lt;/keyword&gt;&lt;keyword&gt;Gait speed&lt;/keyword&gt;&lt;keyword&gt;Obesity&lt;/keyword&gt;&lt;keyword&gt;Population based&lt;/keyword&gt;&lt;keyword&gt;Skeletal muscle&lt;/keyword&gt;&lt;/keywords&gt;&lt;dates&gt;&lt;year&gt;2016&lt;/year&gt;&lt;/dates&gt;&lt;publisher&gt;John Wiley and Sons Inc.&lt;/publisher&gt;&lt;isbn&gt;2190-5991&amp;#xD;2190-6009&lt;/isbn&gt;&lt;accession-num&gt;27239410&lt;/accession-num&gt;&lt;urls&gt;&lt;related-urls&gt;&lt;url&gt;https://pubmed.ncbi.nlm.nih.gov/27239410&lt;/url&gt;&lt;url&gt;https://www.ncbi.nlm.nih.gov/pmc/articles/PMC4864252/&lt;/url&gt;&lt;/related-urls&gt;&lt;/urls&gt;&lt;electronic-resource-num&gt;10.1002/jcsm.12073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9250E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6F1B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6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E3784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8A3F98" w14:textId="77777777" w:rsidR="00D2003F" w:rsidRPr="00D0703B" w:rsidRDefault="00D2003F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5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6712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20A5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2133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2794C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D2003F" w:rsidRPr="002C0CCE" w14:paraId="554A8AD3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D76A1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im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LaW08L0F1dGhvcj48WWVhcj4yMDE0PC9ZZWFyPjxSZWNO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aW08L0F1dGhvcj48WWVhcj4yMDE0PC9ZZWFyPjxSZWNO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D82B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5D881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8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39D43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8FD66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9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2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20970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LM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4E4261" w14:textId="77777777" w:rsidR="00D2003F" w:rsidRPr="00085463" w:rsidRDefault="00D2003F" w:rsidP="0095291C">
            <w:pPr>
              <w:rPr>
                <w:lang w:val="en-GB"/>
              </w:rPr>
            </w:pPr>
            <w:r w:rsidRPr="00085463">
              <w:rPr>
                <w:lang w:val="en-GB"/>
              </w:rPr>
              <w:t xml:space="preserve">M: &lt;0.75 Nm/kg </w:t>
            </w:r>
            <w:r w:rsidRPr="00085463">
              <w:rPr>
                <w:lang w:val="en-GB"/>
              </w:rPr>
              <w:br/>
              <w:t xml:space="preserve">F: &lt;0.79 Nm/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5597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PPB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56A02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≤8 pts</w:t>
            </w:r>
            <w:r w:rsidRPr="002C0CCE">
              <w:rPr>
                <w:lang w:val="en-GB"/>
              </w:rPr>
              <w:br/>
              <w:t>F: ≤8 pts</w:t>
            </w:r>
          </w:p>
        </w:tc>
      </w:tr>
      <w:tr w:rsidR="00D2003F" w:rsidRPr="002C0CCE" w14:paraId="044F07D4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BCA343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FF65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29450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6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4957C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B98FB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wt &lt;29.9% </w:t>
            </w:r>
            <w:r w:rsidRPr="002C0CCE">
              <w:rPr>
                <w:lang w:val="en-GB"/>
              </w:rPr>
              <w:br/>
              <w:t>F: ALM/wt &lt;25.1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CC17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LM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6509F" w14:textId="77777777" w:rsidR="00D2003F" w:rsidRPr="00085463" w:rsidRDefault="00D2003F" w:rsidP="0095291C">
            <w:pPr>
              <w:rPr>
                <w:lang w:val="en-GB"/>
              </w:rPr>
            </w:pPr>
            <w:r w:rsidRPr="00085463">
              <w:rPr>
                <w:lang w:val="en-GB"/>
              </w:rPr>
              <w:t xml:space="preserve">M: &lt;0.75 Nm/kg </w:t>
            </w:r>
            <w:r w:rsidRPr="00085463">
              <w:rPr>
                <w:lang w:val="en-GB"/>
              </w:rPr>
              <w:br/>
              <w:t xml:space="preserve">F: &lt;0.79 Nm/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FC3C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PPB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45440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≤8 pts</w:t>
            </w:r>
            <w:r w:rsidRPr="002C0CCE">
              <w:rPr>
                <w:lang w:val="en-GB"/>
              </w:rPr>
              <w:br/>
              <w:t>F: ≤8 pts</w:t>
            </w:r>
          </w:p>
        </w:tc>
      </w:tr>
      <w:tr w:rsidR="00D2003F" w:rsidRPr="002C0CCE" w14:paraId="67FCE338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6EBF03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andi, 2016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Landi&lt;/Author&gt;&lt;Year&gt;2016&lt;/Year&gt;&lt;RecNum&gt;96419&lt;/RecNum&gt;&lt;DisplayText&gt;[26]&lt;/DisplayText&gt;&lt;record&gt;&lt;rec-number&gt;96419&lt;/rec-number&gt;&lt;foreign-keys&gt;&lt;key app="EN" db-id="5vs2r5tz60dvthe0avpvazx1pv9asxt02pdr" timestamp="1591935746"&gt;96419&lt;/key&gt;&lt;/foreign-keys&gt;&lt;ref-type name="Journal Article"&gt;17&lt;/ref-type&gt;&lt;contributors&gt;&lt;authors&gt;&lt;author&gt;Landi, Francesco&lt;/author&gt;&lt;author&gt;Calvani, Riccardo&lt;/author&gt;&lt;author&gt;Tosato, Matteo&lt;/author&gt;&lt;author&gt;Martone, Anna Maria&lt;/author&gt;&lt;author&gt;Bernabei, Roberto&lt;/author&gt;&lt;author&gt;Onder, Graziano&lt;/author&gt;&lt;author&gt;Marzetti, Emanuele&lt;/author&gt;&lt;/authors&gt;&lt;/contributors&gt;&lt;titles&gt;&lt;title&gt;Impact of physical function impairment and multimorbidity on mortality among community-living older persons with sarcopaenia: results from the &amp;amp;lt;em&amp;amp;gt;ilSIRENTE&amp;amp;lt;/em&amp;amp;gt; prospective cohort study&lt;/title&gt;&lt;secondary-title&gt;BMJ Open&lt;/secondary-title&gt;&lt;/titles&gt;&lt;periodical&gt;&lt;full-title&gt;BMJ Open&lt;/full-title&gt;&lt;/periodical&gt;&lt;pages&gt;e008281&lt;/pages&gt;&lt;volume&gt;6&lt;/volume&gt;&lt;number&gt;7&lt;/number&gt;&lt;dates&gt;&lt;year&gt;2016&lt;/year&gt;&lt;/dates&gt;&lt;urls&gt;&lt;related-urls&gt;&lt;url&gt;http://bmjopen.bmj.com/content/6/7/e008281.abstract&lt;/url&gt;&lt;/related-urls&gt;&lt;/urls&gt;&lt;electronic-resource-num&gt;10.1136/bmjopen-2015-008281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2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6C0BB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0902E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9.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4C138F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AMC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3B2A4B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1.1cm </w:t>
            </w:r>
            <w:r w:rsidRPr="002C0CCE">
              <w:rPr>
                <w:lang w:val="en-GB"/>
              </w:rPr>
              <w:br/>
              <w:t>F: &lt;19.2cm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7668DB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456D7E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2A69F6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D3CFE8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79B59876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BA5D04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ostanzo, 2020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Costanzo&lt;/Author&gt;&lt;Year&gt;2020&lt;/Year&gt;&lt;RecNum&gt;96411&lt;/RecNum&gt;&lt;DisplayText&gt;[47]&lt;/DisplayText&gt;&lt;record&gt;&lt;rec-number&gt;96411&lt;/rec-number&gt;&lt;foreign-keys&gt;&lt;key app="EN" db-id="5vs2r5tz60dvthe0avpvazx1pv9asxt02pdr" timestamp="1591935746"&gt;96411&lt;/key&gt;&lt;/foreign-keys&gt;&lt;ref-type name="Journal Article"&gt;17&lt;/ref-type&gt;&lt;contributors&gt;&lt;authors&gt;&lt;author&gt;Costanzo, L.&lt;/author&gt;&lt;author&gt;De Vincentis, A.&lt;/author&gt;&lt;author&gt;Di Iorio, A.&lt;/author&gt;&lt;author&gt;Bandinelli, S.&lt;/author&gt;&lt;author&gt;Ferrucci, L.&lt;/author&gt;&lt;author&gt;Antonelli Incalzi, R.&lt;/author&gt;&lt;author&gt;Pedone, C.&lt;/author&gt;&lt;/authors&gt;&lt;/contributors&gt;&lt;auth-address&gt;Geriatric Unit, Campus Bio-Medico University, Rome, Italy.&amp;#xD;Laboratory of Clinical Epidemiology, Department of Medicine and Sciences of Aging, University G. D&amp;apos;Annunzio, Chieti, Italy.&amp;#xD;Geriatric Unit, Azienda Sanitaria di Firenze Toscana, Firenze, Italy.&amp;#xD;National Institute on Aging, National Institutes of Health, Baltimore, Maryland.&lt;/auth-address&gt;&lt;titles&gt;&lt;title&gt;Impact of Low Muscle Mass and Low Muscle Strength according to EWGSOP2 and EWGSOP1 in Community-Dwelling Older People&lt;/title&gt;&lt;secondary-title&gt;J Gerontol A Biol Sci Med Sci&lt;/secondary-title&gt;&lt;/titles&gt;&lt;edition&gt;2020/03/12&lt;/edition&gt;&lt;keywords&gt;&lt;keyword&gt;community-dwelling&lt;/keyword&gt;&lt;keyword&gt;functional performance&lt;/keyword&gt;&lt;keyword&gt;mortality&lt;/keyword&gt;&lt;keyword&gt;outcomes&lt;/keyword&gt;&lt;keyword&gt;sarcopenia&lt;/keyword&gt;&lt;/keywords&gt;&lt;dates&gt;&lt;year&gt;2020&lt;/year&gt;&lt;pub-dates&gt;&lt;date&gt;Mar 11&lt;/date&gt;&lt;/pub-dates&gt;&lt;/dates&gt;&lt;isbn&gt;1079-5006&lt;/isbn&gt;&lt;accession-num&gt;32157272&lt;/accession-num&gt;&lt;urls&gt;&lt;/urls&gt;&lt;electronic-resource-num&gt;10.1093/gerona/glaa063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3352EE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A563E3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.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9CE6E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353AEA5" w14:textId="77777777" w:rsidR="00D2003F" w:rsidRPr="00D0703B" w:rsidRDefault="00D2003F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C5FD1A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FAA1BF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Cut-offs BMI category</w:t>
            </w:r>
            <w:r w:rsidRPr="002C0CCE">
              <w:rPr>
                <w:vertAlign w:val="superscript"/>
                <w:lang w:val="en-GB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41C116D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3D551F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040AA704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6A6E81E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C23AD7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FC2EE5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2</w:t>
            </w:r>
          </w:p>
        </w:tc>
        <w:tc>
          <w:tcPr>
            <w:tcW w:w="850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43E9BA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70E749C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6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740598B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, CST</w:t>
            </w:r>
          </w:p>
        </w:tc>
        <w:tc>
          <w:tcPr>
            <w:tcW w:w="1701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15C0FE2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27 kg, &gt;15 s</w:t>
            </w:r>
            <w:r w:rsidRPr="002C0CCE">
              <w:rPr>
                <w:lang w:val="en-GB"/>
              </w:rPr>
              <w:br/>
              <w:t>F: &lt;16 kg, &gt;15 s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27E2C4E8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1A8CE99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5E3AC0CA" w14:textId="77777777" w:rsidTr="00D2003F">
        <w:trPr>
          <w:trHeight w:val="561"/>
        </w:trPr>
        <w:tc>
          <w:tcPr>
            <w:tcW w:w="229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7B5F95B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B2BD4A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  <w:r w:rsidRPr="002C0CCE">
              <w:rPr>
                <w:vertAlign w:val="superscript"/>
                <w:lang w:val="en-GB"/>
              </w:rPr>
              <w:t>a</w:t>
            </w:r>
          </w:p>
        </w:tc>
        <w:tc>
          <w:tcPr>
            <w:tcW w:w="70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B8AC8A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5.5</w:t>
            </w:r>
          </w:p>
        </w:tc>
        <w:tc>
          <w:tcPr>
            <w:tcW w:w="850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640F71B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255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5547604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14403B9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, CST</w:t>
            </w:r>
          </w:p>
        </w:tc>
        <w:tc>
          <w:tcPr>
            <w:tcW w:w="1701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F39E16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27 kg, &gt;15 s</w:t>
            </w:r>
            <w:r w:rsidRPr="002C0CCE">
              <w:rPr>
                <w:lang w:val="en-GB"/>
              </w:rPr>
              <w:br/>
              <w:t>F: &lt;16 kg, &gt;15 s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6A89CB77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434F8F5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51F21D5D" w14:textId="77777777" w:rsidTr="00D2003F">
        <w:trPr>
          <w:trHeight w:val="403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F02EA7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awthon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DYXd0aG9uPC9BdXRob3I+PFllYXI+MjAxNTwvWWVhcj48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DYXd0aG9uPC9BdXRob3I+PFllYXI+MjAxNTwvWWVhcj48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DE98BF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3ABF13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6521E3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75D8C7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AE216C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E90CBE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3EC11DA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275881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6B66C617" w14:textId="77777777" w:rsidTr="00D2003F">
        <w:trPr>
          <w:trHeight w:val="403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05D582B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80C4C3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AD5286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0.30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E7C07B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74164C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2C409F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5BE791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26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6737F13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682EEDD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</w:p>
        </w:tc>
      </w:tr>
      <w:tr w:rsidR="00D2003F" w:rsidRPr="002C0CCE" w14:paraId="0A2DE341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CA45A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e Buyser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EZSBCdXlzZXI8L0F1dGhvcj48WWVhcj4yMDE2PC9ZZWFy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EZSBCdXlzZXI8L0F1dGhvcj48WWVhcj4yMDE2PC9ZZWFy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F2E0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F6716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7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695D9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38A70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 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6D69E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85788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D74D7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81802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7D78C5C4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73DA3B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87C3F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753C2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91C68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7A72D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 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3E8A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/BMI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5082D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1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B852D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4EC8C4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001446B6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47E3BF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F8CD7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EEEEC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4A0F2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33DEA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BMI &lt;0.7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168D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4FAE1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7563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145BD8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3FECBACE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E97468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238DC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02E42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8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F7BC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0F2DF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432A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/BMI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71DB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1 </w:t>
            </w:r>
          </w:p>
          <w:p w14:paraId="283C8792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9B07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2FF6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4D9373B2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C7470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irani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IaXJhbmk8L0F1dGhvcj48WWVhcj4yMDE1PC9ZZWFyPjxS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aXJhbmk8L0F1dGhvcj48WWVhcj4yMDE1PC9ZZWFyPjxS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FBC6D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08A32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5.0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675EE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111C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02B29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8A1B6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</w:t>
            </w:r>
            <w:r w:rsidRPr="002C0CCE">
              <w:rPr>
                <w:b/>
                <w:bCs/>
                <w:lang w:val="en-GB"/>
              </w:rPr>
              <w:t>: &lt;</w:t>
            </w:r>
            <w:r w:rsidRPr="002C0CCE">
              <w:rPr>
                <w:lang w:val="en-GB"/>
              </w:rPr>
              <w:t xml:space="preserve">26 kg 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A227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185C22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3EDDD1A6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CA4A82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9924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22188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13FF0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2AD54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3FD2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5463A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80531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F72A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m/s </w:t>
            </w:r>
          </w:p>
        </w:tc>
      </w:tr>
      <w:tr w:rsidR="00D2003F" w:rsidRPr="002C0CCE" w14:paraId="63FDF710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EC09F8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cLean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NY0xlYW48L0F1dGhvcj48WWVhcj4yMDE0PC9ZZWFyPjxS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Y0xlYW48L0F1dGhvcj48WWVhcj4yMDE0PC9ZZWFyPjxS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EB3D54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40AE91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0.1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9C72A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9E6D76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</w:t>
            </w:r>
            <w:r w:rsidRPr="002C0CCE">
              <w:rPr>
                <w:lang w:val="en-GB"/>
              </w:rPr>
              <w:br/>
              <w:t>F: ALM &lt;15.02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7E2F58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8F2AEE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6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12C08B1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563A0F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11A24BFB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0FC01B3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ED9E9A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8E552E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0.0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0AB553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7F025C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  <w:t xml:space="preserve">F: ALM/BMI &lt;0.512 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2E4EE4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395BDC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29D9C8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8A09A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12F962A8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A4998A7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472088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5BEC07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0.08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9AA3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48AF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 &lt;19.75 kg </w:t>
            </w:r>
            <w:r w:rsidRPr="002C0CCE">
              <w:rPr>
                <w:lang w:val="en-GB"/>
              </w:rPr>
              <w:br/>
              <w:t>F: ALM &lt;15.02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6C36D3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GS/BMI 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242727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1.00 </w:t>
            </w:r>
            <w:r w:rsidRPr="002C0CCE">
              <w:rPr>
                <w:lang w:val="en-GB"/>
              </w:rPr>
              <w:br/>
              <w:t>F: &lt;0.56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CEBC8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E413C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0193F7D5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4A81EE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967321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F9AA1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0.1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300343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9DFEA5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BMI &lt;0.789</w:t>
            </w:r>
            <w:r w:rsidRPr="002C0CCE">
              <w:rPr>
                <w:lang w:val="en-GB"/>
              </w:rPr>
              <w:br/>
              <w:t xml:space="preserve">F: ALM/BMI &lt;0.512 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E2EB73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GS/BMI 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38ADF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1.00 </w:t>
            </w:r>
            <w:r w:rsidRPr="002C0CCE">
              <w:rPr>
                <w:lang w:val="en-GB"/>
              </w:rPr>
              <w:br/>
              <w:t>F: &lt;0.56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770B3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FF6FEA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079F711C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24974B7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Tang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UYW5nPC9BdXRob3I+PFllYXI+MjAxODwvWWVhcj48UmVj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UYW5nPC9BdXRob3I+PFllYXI+MjAxODwvWWVhcj48UmVj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5B37111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6A96695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9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27532A2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3C842EC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  <w:t>F: ALM/BMI &lt;0.5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360416C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GS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55EAEC3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3074F9F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12A60F2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23F0D996" w14:textId="77777777" w:rsidTr="00D2003F">
        <w:trPr>
          <w:trHeight w:val="561"/>
        </w:trPr>
        <w:tc>
          <w:tcPr>
            <w:tcW w:w="229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AC2E5EA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71FAF1F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3214DCC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850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FB2667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2A110D5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  <w:t xml:space="preserve">F: ALM/BMI &lt;0.512 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B3A7CA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/BMI</w:t>
            </w:r>
          </w:p>
        </w:tc>
        <w:tc>
          <w:tcPr>
            <w:tcW w:w="1701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3DCC1025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M: &lt;1.00 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&lt;0.56 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58942565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466B783F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279E6C61" w14:textId="77777777" w:rsidTr="00D2003F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9D81B0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im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Nb29uPC9BdXRob3I+PFllYXI+MjAxNjwvWWVhcj48UmVj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b29uPC9BdXRob3I+PFllYXI+MjAxNjwvWWVhcj48UmVj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2916C4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FF2C07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0.9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ECF9B8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D8E909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14EB99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431C40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43AC81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E1A077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D2003F" w:rsidRPr="002C0CCE" w14:paraId="2EE48354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3B08588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5FF600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1142AD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0.2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D21D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BC8593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  <w:t>F: ALM/BMI &lt;0.51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2CB6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C12DC8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30F44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8D96F2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14A0682D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8EF6F3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A47C0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37EC4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5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6FDC1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5C6EE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</w:t>
            </w:r>
            <w:r w:rsidRPr="002C0CCE">
              <w:rPr>
                <w:lang w:val="en-GB"/>
              </w:rPr>
              <w:br/>
              <w:t>F: ALM/BMI &lt;0.5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82F8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E3EE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99D7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2A1CD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D2003F" w:rsidRPr="002C0CCE" w14:paraId="47039193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94F8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achettin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achettini&lt;/Author&gt;&lt;Year&gt;2020&lt;/Year&gt;&lt;RecNum&gt;96412&lt;/RecNum&gt;&lt;DisplayText&gt;[40]&lt;/DisplayText&gt;&lt;record&gt;&lt;rec-number&gt;96412&lt;/rec-number&gt;&lt;foreign-keys&gt;&lt;key app="EN" db-id="5vs2r5tz60dvthe0avpvazx1pv9asxt02pdr" timestamp="1591935746"&gt;96412&lt;/key&gt;&lt;/foreign-keys&gt;&lt;ref-type name="Journal Article"&gt;17&lt;/ref-type&gt;&lt;contributors&gt;&lt;authors&gt;&lt;author&gt;Bachettini, N. P.&lt;/author&gt;&lt;author&gt;Bielemann, R. M.&lt;/author&gt;&lt;author&gt;Barbosa-Silva, T. G.&lt;/author&gt;&lt;author&gt;Menezes, A. M. B.&lt;/author&gt;&lt;author&gt;Tomasi, E.&lt;/author&gt;&lt;author&gt;Gonzalez, M. C.&lt;/author&gt;&lt;/authors&gt;&lt;/contributors&gt;&lt;auth-address&gt;Post-Graduate Program in Health and Behavior, Catholic University of Pelotas, Pelotas, Brazil. nathperleberg@hotmail.com.&amp;#xD;Post-Graduate Program in Nutrition and Foods, Federal University of Pelotas, Pelotas, Brazil.&amp;#xD;Post-Graduate Program in Physical Education, Federal University of Pelotas, Pelotas, Brazil.&amp;#xD;Post-Graduate Program in Epidemiology, Federal University of Pelotas, Pelotas, Brazil.&amp;#xD;Department of Surgery, School of Medicine, Federal University of Pelotas, Pelotas, Brazil.&amp;#xD;Post-Graduate Program in Health and Behavior, Catholic University of Pelotas, Pelotas, Brazil.&lt;/auth-address&gt;&lt;titles&gt;&lt;title&gt;Sarcopenia as a mortality predictor in community-dwelling older adults: a comparison of the diagnostic criteria of the European Working Group on Sarcopenia in Older People&lt;/title&gt;&lt;secondary-title&gt;Eur J Clin Nutr&lt;/secondary-title&gt;&lt;/titles&gt;&lt;periodical&gt;&lt;full-title&gt;Eur J Clin Nutr&lt;/full-title&gt;&lt;/periodical&gt;&lt;pages&gt;573-580&lt;/pages&gt;&lt;volume&gt;74&lt;/volume&gt;&lt;number&gt;4&lt;/number&gt;&lt;edition&gt;2019/10/06&lt;/edition&gt;&lt;dates&gt;&lt;year&gt;2020&lt;/year&gt;&lt;pub-dates&gt;&lt;date&gt;Apr&lt;/date&gt;&lt;/pub-dates&gt;&lt;/dates&gt;&lt;isbn&gt;0954-3007&lt;/isbn&gt;&lt;accession-num&gt;31586126&lt;/accession-num&gt;&lt;urls&gt;&lt;/urls&gt;&lt;electronic-resource-num&gt;10.1038/s41430-019-0508-8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FDBFD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B4AED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8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A40F8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F461F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 ≤34 cm </w:t>
            </w:r>
            <w:r w:rsidRPr="002C0CCE">
              <w:rPr>
                <w:lang w:val="en-GB"/>
              </w:rPr>
              <w:br/>
              <w:t>F: ≤33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5F3C3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95CAA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BEC6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F97B7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356A24C1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F49774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63424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2E22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BDB9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85459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34 cm </w:t>
            </w:r>
            <w:r w:rsidRPr="002C0CCE">
              <w:rPr>
                <w:lang w:val="en-GB"/>
              </w:rPr>
              <w:br/>
              <w:t>F: ≤33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BA21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1676D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9.7 kg </w:t>
            </w:r>
            <w:r w:rsidRPr="002C0CCE">
              <w:rPr>
                <w:lang w:val="en-GB"/>
              </w:rPr>
              <w:br/>
              <w:t xml:space="preserve">F: &lt;16.2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D912A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AE867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6199C9BD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410D48F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B7409F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EWGSOP2</w:t>
            </w:r>
            <w:r w:rsidRPr="002C0CCE">
              <w:rPr>
                <w:vertAlign w:val="superscript"/>
                <w:lang w:val="en-GB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37095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0.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B6D8EC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50AD85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C1A1AB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7F65D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29.7 kg</w:t>
            </w:r>
            <w:r w:rsidRPr="002C0CCE">
              <w:rPr>
                <w:lang w:val="en-GB"/>
              </w:rPr>
              <w:br/>
              <w:t>F: &lt;16.2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2722201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8F2560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786E6D2A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3DD3DC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im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im&lt;/Author&gt;&lt;Year&gt;2019&lt;/Year&gt;&lt;RecNum&gt;96414&lt;/RecNum&gt;&lt;DisplayText&gt;[38]&lt;/DisplayText&gt;&lt;record&gt;&lt;rec-number&gt;96414&lt;/rec-number&gt;&lt;foreign-keys&gt;&lt;key app="EN" db-id="5vs2r5tz60dvthe0avpvazx1pv9asxt02pdr" timestamp="1591935746"&gt;96414&lt;/key&gt;&lt;/foreign-keys&gt;&lt;ref-type name="Journal Article"&gt;17&lt;/ref-type&gt;&lt;contributors&gt;&lt;authors&gt;&lt;author&gt;Sim, Marc&lt;/author&gt;&lt;author&gt;Prince, Richard L.&lt;/author&gt;&lt;author&gt;Scott, David&lt;/author&gt;&lt;author&gt;Daly, Robin M.&lt;/author&gt;&lt;author&gt;Duque, Gustavo&lt;/author&gt;&lt;author&gt;Inderjeeth, Charles A.&lt;/author&gt;&lt;author&gt;Zhu, Kun&lt;/author&gt;&lt;author&gt;Woodman, Richard J.&lt;/author&gt;&lt;author&gt;Hodgson, Jonathan M.&lt;/author&gt;&lt;author&gt;Lewis, Joshua R.&lt;/author&gt;&lt;/authors&gt;&lt;/contributors&gt;&lt;titles&gt;&lt;title&gt;Sarcopenia Definitions and Their Associations With Mortality in Older Australian Women&lt;/title&gt;&lt;secondary-title&gt;Journal of the American Medical Directors Association&lt;/secondary-title&gt;&lt;/titles&gt;&lt;periodical&gt;&lt;full-title&gt;Journal of the American Medical Directors Association&lt;/full-title&gt;&lt;abbr-1&gt;J Am Med Dir Assoc&lt;/abbr-1&gt;&lt;/periodical&gt;&lt;pages&gt;76-82.e2&lt;/pages&gt;&lt;volume&gt;20&lt;/volume&gt;&lt;number&gt;1&lt;/number&gt;&lt;dates&gt;&lt;year&gt;2019&lt;/year&gt;&lt;/dates&gt;&lt;publisher&gt;Elsevier&lt;/publisher&gt;&lt;isbn&gt;1525-8610&lt;/isbn&gt;&lt;urls&gt;&lt;related-urls&gt;&lt;url&gt;https://doi.org/10.1016/j.jamda.2018.10.016&lt;/url&gt;&lt;/related-urls&gt;&lt;/urls&gt;&lt;electronic-resource-num&gt;10.1016/j.jamda.2018.10.016&lt;/electronic-resource-num&gt;&lt;access-date&gt;2020/06/11&lt;/access-dat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99837F7" w14:textId="77777777" w:rsidR="00D2003F" w:rsidRPr="002C0CCE" w:rsidRDefault="00D2003F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FA7C072" w14:textId="77777777" w:rsidR="00D2003F" w:rsidRPr="002C0CCE" w:rsidRDefault="00D2003F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24.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18E945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5DE30B6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6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7FFA52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570028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51E508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TUG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03660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: &gt;8.30 s</w:t>
            </w:r>
          </w:p>
        </w:tc>
      </w:tr>
      <w:tr w:rsidR="00D2003F" w:rsidRPr="002C0CCE" w14:paraId="0F64CAF7" w14:textId="77777777" w:rsidTr="0095291C">
        <w:trPr>
          <w:trHeight w:val="403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F5ED4CD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4168FB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094581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0.7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6053B4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1C1195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28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F52D8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3E0DD4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 F: &lt;17.1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6BF7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TUG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63C390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: &gt;8.51 s</w:t>
            </w:r>
          </w:p>
        </w:tc>
      </w:tr>
      <w:tr w:rsidR="00D2003F" w:rsidRPr="002C0CCE" w14:paraId="38F2D2EF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8CB1E27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3508F6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99C54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9.4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A31CF0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3DFBC5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: ALM/BMI &lt;0.512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4876E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C06189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 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0EB2EAD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96A9569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763481C4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92E2FB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A8DF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C48A2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F4E31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B7E86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: ALM/BMI &lt;0.5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BB77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9A60B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: &lt;17.1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C47E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E0694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41249A4D" w14:textId="77777777" w:rsidTr="0095291C">
        <w:trPr>
          <w:trHeight w:val="403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</w:tcPr>
          <w:p w14:paraId="5763316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obestiansky 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obestiansky&lt;/Author&gt;&lt;Year&gt;2019&lt;/Year&gt;&lt;RecNum&gt;96413&lt;/RecNum&gt;&lt;DisplayText&gt;[39]&lt;/DisplayText&gt;&lt;record&gt;&lt;rec-number&gt;96413&lt;/rec-number&gt;&lt;foreign-keys&gt;&lt;key app="EN" db-id="5vs2r5tz60dvthe0avpvazx1pv9asxt02pdr" timestamp="1591935746"&gt;96413&lt;/key&gt;&lt;/foreign-keys&gt;&lt;ref-type name="Journal Article"&gt;17&lt;/ref-type&gt;&lt;contributors&gt;&lt;authors&gt;&lt;author&gt;Sobestiansky, Sigvard&lt;/author&gt;&lt;author&gt;Michaelsson, Karl&lt;/author&gt;&lt;author&gt;Cederholm, Tommy&lt;/author&gt;&lt;/authors&gt;&lt;/contributors&gt;&lt;titles&gt;&lt;title&gt;Sarcopenia prevalence and associations with mortality and hospitalisation by various sarcopenia definitions in 85–89 year old community-dwelling men: a report from the ULSAM study&lt;/title&gt;&lt;secondary-title&gt;BMC Geriatrics&lt;/secondary-title&gt;&lt;/titles&gt;&lt;periodical&gt;&lt;full-title&gt;BMC Geriatrics&lt;/full-title&gt;&lt;/periodical&gt;&lt;pages&gt;318&lt;/pages&gt;&lt;volume&gt;19&lt;/volume&gt;&lt;number&gt;1&lt;/number&gt;&lt;dates&gt;&lt;year&gt;2019&lt;/year&gt;&lt;pub-dates&gt;&lt;date&gt;2019/11/20&lt;/date&gt;&lt;/pub-dates&gt;&lt;/dates&gt;&lt;isbn&gt;1471-2318&lt;/isbn&gt;&lt;urls&gt;&lt;related-urls&gt;&lt;url&gt;https://doi.org/10.1186/s12877-019-1338-1&lt;/url&gt;&lt;/related-urls&gt;&lt;/urls&gt;&lt;electronic-resource-num&gt;10.1186/s12877-019-1338-1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</w:tcPr>
          <w:p w14:paraId="136ABD8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</w:tcPr>
          <w:p w14:paraId="00F64CC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0.9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</w:tcPr>
          <w:p w14:paraId="03EC022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</w:tcPr>
          <w:p w14:paraId="101B4AD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26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</w:tcPr>
          <w:p w14:paraId="0211FF3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0777A50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30 kg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</w:tcPr>
          <w:p w14:paraId="1403636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</w:tcPr>
          <w:p w14:paraId="6109699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0.8 m/s</w:t>
            </w:r>
          </w:p>
        </w:tc>
      </w:tr>
      <w:tr w:rsidR="00D2003F" w:rsidRPr="002C0CCE" w14:paraId="5310727F" w14:textId="77777777" w:rsidTr="00D2003F">
        <w:trPr>
          <w:trHeight w:val="403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4404AA6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17C918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2E6DB7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0.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7EBA7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C3B38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BCB358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, CST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DD0929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, &gt;15 s 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595A1E0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6FC61F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6D1D1138" w14:textId="77777777" w:rsidTr="00D2003F">
        <w:trPr>
          <w:trHeight w:val="403"/>
        </w:trPr>
        <w:tc>
          <w:tcPr>
            <w:tcW w:w="229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390546CE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1A7A306B" w14:textId="77777777" w:rsidR="00D2003F" w:rsidRPr="002C0CCE" w:rsidRDefault="00D2003F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EWGSOP2</w:t>
            </w:r>
            <w:r w:rsidRPr="002C0CCE">
              <w:rPr>
                <w:vertAlign w:val="superscript"/>
                <w:lang w:val="en-GB"/>
              </w:rPr>
              <w:t>a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5CA03BB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73.0</w:t>
            </w:r>
          </w:p>
        </w:tc>
        <w:tc>
          <w:tcPr>
            <w:tcW w:w="850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A1F697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721EDF5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256ADAE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, CST</w:t>
            </w:r>
          </w:p>
        </w:tc>
        <w:tc>
          <w:tcPr>
            <w:tcW w:w="1701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F5CC91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, &gt;15 s 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759AD316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FA0F67E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2D8A0E52" w14:textId="77777777" w:rsidTr="00D2003F">
        <w:trPr>
          <w:trHeight w:val="403"/>
        </w:trPr>
        <w:tc>
          <w:tcPr>
            <w:tcW w:w="229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F2A7C32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BEB3E8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3ACB0CB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8.4</w:t>
            </w:r>
          </w:p>
        </w:tc>
        <w:tc>
          <w:tcPr>
            <w:tcW w:w="850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1AB2FD7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5FB311F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BMI &lt;0.789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3C589C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7C44391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04FFDDA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77CA78D2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523ACCB2" w14:textId="77777777" w:rsidTr="00D2003F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454275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ocquet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Mb2NxdWV0PC9BdXRob3I+PFllYXI+MjAxOTwvWWVhcj48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b2NxdWV0PC9BdXRob3I+PFllYXI+MjAxOTwvWWVhcj48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B7646B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83BBF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.60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FCEB24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799DC1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49DC5E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BD536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136851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39DA7C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</w:tr>
      <w:tr w:rsidR="00D2003F" w:rsidRPr="002C0CCE" w14:paraId="715A61CD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4CB9A1D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1E40F0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5210D6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3.6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00C196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B37BEB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26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49B553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620AFB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F00E03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SPPB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FA53E7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≤8 pts</w:t>
            </w:r>
            <w:r w:rsidRPr="002C0CCE">
              <w:rPr>
                <w:lang w:val="en-GB"/>
              </w:rPr>
              <w:br/>
              <w:t>F: ≤8 pts</w:t>
            </w:r>
          </w:p>
        </w:tc>
      </w:tr>
      <w:tr w:rsidR="00D2003F" w:rsidRPr="002C0CCE" w14:paraId="608667E5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66D801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7972D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363DE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5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F0899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DAA60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1FCA9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AB9BE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87FA3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967EA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</w:tr>
      <w:tr w:rsidR="00D2003F" w:rsidRPr="002C0CCE" w14:paraId="5AFAF96A" w14:textId="77777777" w:rsidTr="0095291C">
        <w:trPr>
          <w:trHeight w:val="403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4CAD1C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9DAB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69A77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8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4AE83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BB20E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9399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535EC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66C01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E52CF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</w:tr>
      <w:tr w:rsidR="00D2003F" w:rsidRPr="002C0CCE" w14:paraId="66E3378E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3F30B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Woo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Xb288L0F1dGhvcj48WWVhcj4yMDE1PC9ZZWFyPjxSZWNO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Xb288L0F1dGhvcj48WWVhcj4yMDE1PC9ZZWFyPjxSZWNO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3DF60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14B1A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7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EF38B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5FAC6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5E92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E343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6F56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D16A2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28A0AF69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D7427D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1E919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C377E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9.0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DC18B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ADBE2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6.52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64166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BBAD5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8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F64A4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8C9E4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00B6F060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77609AA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5D934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EE7E07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5.6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099F3C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D29803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 </w:t>
            </w:r>
            <w:r w:rsidRPr="002C0CCE">
              <w:rPr>
                <w:lang w:val="en-GB"/>
              </w:rPr>
              <w:br/>
              <w:t xml:space="preserve">F: ALM/BMI &lt;0.512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27B77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AB6E82A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F55E1D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12843A0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1C414484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303C8A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68F38C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83310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FC42B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6974AC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LM/BMI &lt;0.789  </w:t>
            </w:r>
            <w:r w:rsidRPr="002C0CCE">
              <w:rPr>
                <w:lang w:val="en-GB"/>
              </w:rPr>
              <w:br/>
              <w:t xml:space="preserve">F: ALM/BMI &lt;0.512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51CA34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6B01B8E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6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D1DE4B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EDCEB7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52C5B77B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EEE361A" w14:textId="77777777" w:rsidR="00D2003F" w:rsidRPr="002C0CCE" w:rsidRDefault="00D2003F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39E351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768D083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0.2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B13FAC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889295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23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6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103E883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DFBD7BC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19021B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16B0C5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1.0 m/s </w:t>
            </w:r>
            <w:r w:rsidRPr="002C0CCE">
              <w:rPr>
                <w:lang w:val="en-GB"/>
              </w:rPr>
              <w:br/>
              <w:t xml:space="preserve">F: &lt;1.0 m/s </w:t>
            </w:r>
          </w:p>
        </w:tc>
      </w:tr>
      <w:tr w:rsidR="00D2003F" w:rsidRPr="002C0CCE" w14:paraId="03246454" w14:textId="77777777" w:rsidTr="0095291C">
        <w:trPr>
          <w:trHeight w:val="403"/>
        </w:trPr>
        <w:tc>
          <w:tcPr>
            <w:tcW w:w="3572" w:type="dxa"/>
            <w:gridSpan w:val="2"/>
            <w:tcBorders>
              <w:left w:val="nil"/>
              <w:right w:val="nil"/>
            </w:tcBorders>
            <w:shd w:val="clear" w:color="auto" w:fill="auto"/>
            <w:hideMark/>
          </w:tcPr>
          <w:p w14:paraId="061CC669" w14:textId="77777777" w:rsidR="00D2003F" w:rsidRPr="002C0CCE" w:rsidRDefault="00D2003F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Outpatients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8F46856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3537BF0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4C69814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1C514B4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0B80445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E88C4D3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FF3B2EF" w14:textId="77777777" w:rsidR="00D2003F" w:rsidRPr="002C0CCE" w:rsidRDefault="00D2003F" w:rsidP="0095291C">
            <w:pPr>
              <w:rPr>
                <w:sz w:val="20"/>
                <w:szCs w:val="20"/>
                <w:lang w:val="en-GB"/>
              </w:rPr>
            </w:pPr>
          </w:p>
        </w:tc>
      </w:tr>
      <w:tr w:rsidR="00D2003F" w:rsidRPr="002C0CCE" w14:paraId="728F6C3D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629946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amijo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LYW1pam88L0F1dGhvcj48WWVhcj4yMDE4PC9ZZWFyPjxS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YW1pam88L0F1dGhvcj48WWVhcj4yMDE4PC9ZZWFyPjxS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42EFB8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973444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0.9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6101FE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3A4CA4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3F07B6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BBA0890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E74B5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0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642FA77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D2003F" w:rsidRPr="002C0CCE" w14:paraId="0EB2233B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338452B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ri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Nb3JpPC9BdXRob3I+PFllYXI+MjAxOTwvWWVhcj48UmVj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b3JpPC9BdXRob3I+PFllYXI+MjAxOTwvWWVhcj48UmVj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20C2306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54C7B896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0.3</w:t>
            </w:r>
          </w:p>
        </w:tc>
        <w:tc>
          <w:tcPr>
            <w:tcW w:w="850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D0122D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7FA17AF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70F7947F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6508B7A8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1A7A9B0C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6C9AEE3A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3993DEB1" w14:textId="77777777" w:rsidTr="00D2003F">
        <w:trPr>
          <w:trHeight w:val="561"/>
        </w:trPr>
        <w:tc>
          <w:tcPr>
            <w:tcW w:w="229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2FE412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Giglio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HaWdsaW88L0F1dGhvcj48WWVhcj4yMDE4PC9ZZWFyPjxS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HaWdsaW88L0F1dGhvcj48WWVhcj4yMDE4PC9ZZWFyPjxS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4F169A9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31362EE9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6.5</w:t>
            </w:r>
          </w:p>
        </w:tc>
        <w:tc>
          <w:tcPr>
            <w:tcW w:w="850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6B26B2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5C4733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AMMI &lt;7.26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MMI &lt;5.4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5C8578A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772467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4605BB4A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4EED5FB" w14:textId="77777777" w:rsidR="00D2003F" w:rsidRPr="002C0CCE" w:rsidRDefault="00D2003F" w:rsidP="0095291C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D2003F" w:rsidRPr="002C0CCE" w14:paraId="4179FEE2" w14:textId="77777777" w:rsidTr="00D2003F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FA2B52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Olesen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PbGVzZW48L0F1dGhvcj48WWVhcj4yMDE5PC9ZZWFyPjxS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PbGVzZW48L0F1dGhvcj48WWVhcj4yMDE5PC9ZZWFyPjxS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4582451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03B35E4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7.0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8FD45D2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7774035" w14:textId="77777777" w:rsidR="00D2003F" w:rsidRPr="00D0703B" w:rsidRDefault="00D2003F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6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C005C45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945065C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&lt;30 kpa</w:t>
            </w:r>
            <w:r w:rsidRPr="002C0CCE">
              <w:rPr>
                <w:lang w:val="en-GB"/>
              </w:rPr>
              <w:br/>
              <w:t>F: &lt;20 kpa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DF7333D" w14:textId="77777777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TUG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C63F350" w14:textId="5438EDB4" w:rsidR="00D2003F" w:rsidRPr="002C0CCE" w:rsidRDefault="00D2003F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 &lt;9 s (&lt;70y), &lt;10.2 s (70-80y), &lt;12.7 (&gt;80y) </w:t>
            </w:r>
          </w:p>
        </w:tc>
      </w:tr>
      <w:tr w:rsidR="00391A87" w:rsidRPr="002C0CCE" w14:paraId="173C21D3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34988F9" w14:textId="3B72BF4B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 xml:space="preserve">Ren, 2016 </w:t>
            </w:r>
            <w:r w:rsidRPr="00DD0FD2">
              <w:rPr>
                <w:lang w:val="en-GB"/>
              </w:rPr>
              <w:fldChar w:fldCharType="begin">
                <w:fldData xml:space="preserve">PEVuZE5vdGU+PENpdGU+PEF1dGhvcj5SZW48L0F1dGhvcj48WWVhcj4yMDE2PC9ZZWFyPjxSZWNO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</w:fldData>
              </w:fldChar>
            </w:r>
            <w:r w:rsidRPr="00DD0FD2">
              <w:rPr>
                <w:lang w:val="en-GB"/>
              </w:rPr>
              <w:instrText xml:space="preserve"> ADDIN EN.CITE </w:instrText>
            </w:r>
            <w:r w:rsidRPr="00DD0FD2">
              <w:rPr>
                <w:lang w:val="en-GB"/>
              </w:rPr>
              <w:fldChar w:fldCharType="begin">
                <w:fldData xml:space="preserve">PEVuZE5vdGU+PENpdGU+PEF1dGhvcj5SZW48L0F1dGhvcj48WWVhcj4yMDE2PC9ZZWFyPjxSZWNO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</w:fldData>
              </w:fldChar>
            </w:r>
            <w:r w:rsidRPr="00DD0FD2">
              <w:rPr>
                <w:lang w:val="en-GB"/>
              </w:rPr>
              <w:instrText xml:space="preserve"> ADDIN EN.CITE.DATA </w:instrText>
            </w:r>
            <w:r w:rsidRPr="00DD0FD2">
              <w:rPr>
                <w:lang w:val="en-GB"/>
              </w:rPr>
            </w:r>
            <w:r w:rsidRPr="00DD0FD2">
              <w:rPr>
                <w:lang w:val="en-GB"/>
              </w:rPr>
              <w:fldChar w:fldCharType="end"/>
            </w:r>
            <w:r w:rsidRPr="00DD0FD2">
              <w:rPr>
                <w:lang w:val="en-GB"/>
              </w:rPr>
            </w:r>
            <w:r w:rsidRPr="00DD0FD2">
              <w:rPr>
                <w:lang w:val="en-GB"/>
              </w:rPr>
              <w:fldChar w:fldCharType="separate"/>
            </w:r>
            <w:r w:rsidRPr="00DD0FD2">
              <w:rPr>
                <w:noProof/>
                <w:lang w:val="en-GB"/>
              </w:rPr>
              <w:t>[60]</w:t>
            </w:r>
            <w:r w:rsidRPr="00DD0FD2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771888ED" w14:textId="3C2179DC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349EF73" w14:textId="6B4CD00D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>13.7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4673D24A" w14:textId="7CD66879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4572D9C" w14:textId="4872DD92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de-DE"/>
              </w:rPr>
              <w:t>M: SMI &lt;10.76 kg/m</w:t>
            </w:r>
            <w:r w:rsidRPr="00DD0FD2">
              <w:rPr>
                <w:vertAlign w:val="superscript"/>
                <w:lang w:val="de-DE"/>
              </w:rPr>
              <w:t>2</w:t>
            </w:r>
            <w:r w:rsidRPr="00DD0FD2">
              <w:rPr>
                <w:lang w:val="de-DE"/>
              </w:rPr>
              <w:br/>
              <w:t>F:  SMI &lt;6.76 kg/m</w:t>
            </w:r>
            <w:r w:rsidRPr="00DD0FD2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7F7DAA83" w14:textId="79AB0E5D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3035290" w14:textId="32530E4E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 xml:space="preserve">M: &lt;30 kg </w:t>
            </w:r>
            <w:r w:rsidRPr="00DD0FD2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183123E" w14:textId="37589E61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C5F8348" w14:textId="5DC0B31F" w:rsidR="00391A87" w:rsidRPr="00DD0FD2" w:rsidRDefault="00391A87" w:rsidP="00391A87">
            <w:pPr>
              <w:rPr>
                <w:lang w:val="en-GB"/>
              </w:rPr>
            </w:pPr>
            <w:r w:rsidRPr="00DD0FD2">
              <w:rPr>
                <w:lang w:val="en-GB"/>
              </w:rPr>
              <w:t>NA</w:t>
            </w:r>
          </w:p>
        </w:tc>
      </w:tr>
      <w:tr w:rsidR="00391A87" w:rsidRPr="002C0CCE" w14:paraId="6ECCE090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033EE2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tos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antos&lt;/Author&gt;&lt;Year&gt;2019&lt;/Year&gt;&lt;RecNum&gt;96402&lt;/RecNum&gt;&lt;DisplayText&gt;[51]&lt;/DisplayText&gt;&lt;record&gt;&lt;rec-number&gt;96402&lt;/rec-number&gt;&lt;foreign-keys&gt;&lt;key app="EN" db-id="5vs2r5tz60dvthe0avpvazx1pv9asxt02pdr" timestamp="1591935389"&gt;96402&lt;/key&gt;&lt;/foreign-keys&gt;&lt;ref-type name="Journal Article"&gt;17&lt;/ref-type&gt;&lt;contributors&gt;&lt;authors&gt;&lt;author&gt;Santos, Lívia A. A.&lt;/author&gt;&lt;author&gt;Lima, Talles B.&lt;/author&gt;&lt;author&gt;Ietsugu, Marjorie do Val&lt;/author&gt;&lt;author&gt;Nunes, Hélio R. de Carvalho&lt;/author&gt;&lt;author&gt;Qi, Xingshun&lt;/author&gt;&lt;author&gt;Romeiro, Fernando G.&lt;/author&gt;&lt;/authors&gt;&lt;/contributors&gt;&lt;auth-address&gt;Department of Internal Medicine, Botucatu Medical School, Universidade Estadual Paulista (UNESP), São Paulo, Brazil.&lt;/auth-address&gt;&lt;titles&gt;&lt;title&gt;Anthropometric measures associated with sarcopenia in outpatients with liver cirrhosis&lt;/title&gt;&lt;secondary-title&gt;Nutrition &amp;amp; dietetics: the journal of the Dietitians Association of Australia&lt;/secondary-title&gt;&lt;alt-title&gt;Nutr Diet&lt;/alt-title&gt;&lt;/titles&gt;&lt;periodical&gt;&lt;full-title&gt;Nutrition &amp;amp; dietetics: the journal of the Dietitians Association of Australia&lt;/full-title&gt;&lt;abbr-1&gt;Nutr Diet.&lt;/abbr-1&gt;&lt;/periodical&gt;&lt;alt-periodical&gt;&lt;full-title&gt;Nutr Diet&lt;/full-title&gt;&lt;/alt-periodical&gt;&lt;pages&gt;613-619&lt;/pages&gt;&lt;volume&gt;76&lt;/volume&gt;&lt;number&gt;5&lt;/number&gt;&lt;dates&gt;&lt;year&gt;2019&lt;/year&gt;&lt;pub-dates&gt;&lt;date&gt;2019/11//&lt;/date&gt;&lt;/pub-dates&gt;&lt;/dates&gt;&lt;isbn&gt;1446-6368&lt;/isbn&gt;&lt;accession-num&gt;30869199&lt;/accession-num&gt;&lt;urls&gt;&lt;related-urls&gt;&lt;url&gt;http://europepmc.org/abstract/MED/30869199&lt;/url&gt;&lt;url&gt;https://doi.org/10.1111/1747-0080.12523&lt;/url&gt;&lt;/related-urls&gt;&lt;/urls&gt;&lt;electronic-resource-num&gt;10.1111/1747-0080.12523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43538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E7952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5.4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7526CE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028FBC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MMI &lt;7.26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AMMI &lt;5.4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F4ED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0916B1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76140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A97C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18097F3D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CFF48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libert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Aliberti&lt;/Author&gt;&lt;Year&gt;2019&lt;/Year&gt;&lt;RecNum&gt;96404&lt;/RecNum&gt;&lt;DisplayText&gt;[54]&lt;/DisplayText&gt;&lt;record&gt;&lt;rec-number&gt;96404&lt;/rec-number&gt;&lt;foreign-keys&gt;&lt;key app="EN" db-id="5vs2r5tz60dvthe0avpvazx1pv9asxt02pdr" timestamp="1591935389"&gt;96404&lt;/key&gt;&lt;/foreign-keys&gt;&lt;ref-type name="Journal Article"&gt;17&lt;/ref-type&gt;&lt;contributors&gt;&lt;authors&gt;&lt;author&gt;Aliberti, M. J. R.&lt;/author&gt;&lt;author&gt;Szlejf, C.&lt;/author&gt;&lt;author&gt;Covinsky, K. E.&lt;/author&gt;&lt;author&gt;Lee, S. J.&lt;/author&gt;&lt;author&gt;Jacob-Filho, W.&lt;/author&gt;&lt;author&gt;Suemoto, C. K.&lt;/author&gt;&lt;/authors&gt;&lt;/contributors&gt;&lt;auth-address&gt;Division of Geriatrics, University of Sao Paulo Medical School, Brazil; Division of Geriatrics, University of California, San Francisco, CA, USA; Veterans Affairs Medical Center, San Francisco, CA, USA. Electronic address: maliberti@usp.br.&amp;#xD;Center for Clinical and Epidemiological Research, Hospital Universitario, University of Sao Paulo, Brazil.&amp;#xD;Division of Geriatrics, University of California, San Francisco, CA, USA; Veterans Affairs Medical Center, San Francisco, CA, USA.&amp;#xD;Division of Geriatrics, University of Sao Paulo Medical School, Brazil.&lt;/auth-address&gt;&lt;titles&gt;&lt;title&gt;Prognostic value of a rapid sarcopenia measure in acutely ill older adults&lt;/title&gt;&lt;secondary-title&gt;Clin Nutr&lt;/secondary-title&gt;&lt;/titles&gt;&lt;periodical&gt;&lt;full-title&gt;Clin Nutr&lt;/full-title&gt;&lt;/periodical&gt;&lt;edition&gt;2019/09/19&lt;/edition&gt;&lt;keywords&gt;&lt;keyword&gt;Acute care&lt;/keyword&gt;&lt;keyword&gt;Calf circumference&lt;/keyword&gt;&lt;keyword&gt;Grip strength&lt;/keyword&gt;&lt;keyword&gt;Prognosis&lt;/keyword&gt;&lt;keyword&gt;Sarcopenia&lt;/keyword&gt;&lt;keyword&gt;Screening&lt;/keyword&gt;&lt;/keywords&gt;&lt;dates&gt;&lt;year&gt;2019&lt;/year&gt;&lt;pub-dates&gt;&lt;date&gt;Aug 31&lt;/date&gt;&lt;/pub-dates&gt;&lt;/dates&gt;&lt;isbn&gt;0261-5614&lt;/isbn&gt;&lt;accession-num&gt;31526610&lt;/accession-num&gt;&lt;urls&gt;&lt;/urls&gt;&lt;electronic-resource-num&gt;10.1016/j.clnu.2019.08.026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E43DB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1FDC6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1.0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568C3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4E1A6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34 cm </w:t>
            </w:r>
            <w:r w:rsidRPr="002C0CCE">
              <w:rPr>
                <w:lang w:val="en-GB"/>
              </w:rPr>
              <w:br/>
              <w:t>F: ≤33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57EE5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600C7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A6721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31E2E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04B3C3E3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63074D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BDB0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AE956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4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A56B0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08B02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34 cm </w:t>
            </w:r>
            <w:r w:rsidRPr="002C0CCE">
              <w:rPr>
                <w:lang w:val="en-GB"/>
              </w:rPr>
              <w:br/>
              <w:t>F: ≤33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9DD1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83CC4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403D4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.5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7A6CF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7D16FE99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6E81C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ittiskulnam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LaXR0aXNrdWxuYW08L0F1dGhvcj48WWVhcj4yMDE3PC9Z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aXR0aXNrdWxuYW08L0F1dGhvcj48WWVhcj4yMDE3PC9Z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D749BF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D90E87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.9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B33EA5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B2BB4A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MM/h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&lt;7.89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MM/h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&lt;6.05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0C7E6F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FF5615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3A3E985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24285E1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7F59DD2F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6322924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D614A2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65BE2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1.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23D139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C24985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</w:t>
            </w:r>
            <w:r w:rsidRPr="002C0CCE">
              <w:rPr>
                <w:b/>
                <w:bCs/>
                <w:color w:val="FF0000"/>
                <w:lang w:val="en-GB"/>
              </w:rPr>
              <w:t xml:space="preserve"> </w:t>
            </w:r>
            <w:r w:rsidRPr="002C0CCE">
              <w:rPr>
                <w:lang w:val="en-GB"/>
              </w:rPr>
              <w:t>SMM &lt;32.0%</w:t>
            </w:r>
            <w:r w:rsidRPr="002C0CCE">
              <w:rPr>
                <w:lang w:val="en-GB"/>
              </w:rPr>
              <w:br/>
              <w:t>F: SMM &lt;27.85 %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2F5F6D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10B3B6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F3633E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2332688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68D87B67" w14:textId="77777777" w:rsidTr="00D2003F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587539B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39F31B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D42C2C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5.8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536ED7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74199CB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MM/BSA &lt;14.31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MM/BSA &lt;11.64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AB5E26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EBA70B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182EF47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72245B2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3B4A57D0" w14:textId="77777777" w:rsidTr="007123B0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031208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D7A12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F4E7D1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4.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216AA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A04F18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MM/BMI &lt;0.97 </w:t>
            </w:r>
            <w:r w:rsidRPr="002C0CCE">
              <w:rPr>
                <w:lang w:val="en-GB"/>
              </w:rPr>
              <w:br/>
              <w:t xml:space="preserve">F: MM/BMI &lt;0.72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AB22A0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001FBB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721B04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273B096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5294664C" w14:textId="77777777" w:rsidTr="007123B0">
        <w:trPr>
          <w:trHeight w:val="561"/>
        </w:trPr>
        <w:tc>
          <w:tcPr>
            <w:tcW w:w="229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E17A0ED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B85802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B936DF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.6</w:t>
            </w:r>
          </w:p>
        </w:tc>
        <w:tc>
          <w:tcPr>
            <w:tcW w:w="850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1EF070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9ED975F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MM/h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&lt;7.89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MM/h</w:t>
            </w:r>
            <w:r w:rsidRPr="00D0703B">
              <w:rPr>
                <w:vertAlign w:val="superscript"/>
                <w:lang w:val="de-DE"/>
              </w:rPr>
              <w:t xml:space="preserve">2 </w:t>
            </w:r>
            <w:r w:rsidRPr="00D0703B">
              <w:rPr>
                <w:lang w:val="de-DE"/>
              </w:rPr>
              <w:t>&lt;6.05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</w:tcPr>
          <w:p w14:paraId="0AD4ECB5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589A36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C4DD95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.5 m walk</w:t>
            </w:r>
          </w:p>
        </w:tc>
        <w:tc>
          <w:tcPr>
            <w:tcW w:w="1559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196D5C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5C4BA013" w14:textId="77777777" w:rsidTr="007123B0">
        <w:trPr>
          <w:trHeight w:val="561"/>
        </w:trPr>
        <w:tc>
          <w:tcPr>
            <w:tcW w:w="229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B733076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413285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6B3B11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3.8</w:t>
            </w:r>
          </w:p>
        </w:tc>
        <w:tc>
          <w:tcPr>
            <w:tcW w:w="850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A81C8C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4A04539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MM/BW (*100)&lt; 32.68 % </w:t>
            </w:r>
            <w:r w:rsidRPr="002C0CCE">
              <w:rPr>
                <w:lang w:val="en-GB"/>
              </w:rPr>
              <w:br/>
              <w:t>F: MM/BW (*100)&lt; 27.85 %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68169F5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2899848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43D92D0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.5 m walk</w:t>
            </w:r>
          </w:p>
        </w:tc>
        <w:tc>
          <w:tcPr>
            <w:tcW w:w="155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BB2253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3812F9D0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C48EFF6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52AA24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F9F9B6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4.0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919F87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45DC7AB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MM/BSA &lt;14.31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 </w:t>
            </w:r>
            <w:r w:rsidRPr="00D0703B">
              <w:rPr>
                <w:lang w:val="de-DE"/>
              </w:rPr>
              <w:br/>
              <w:t>F: MM/BSA &lt;11.64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CC1CE2C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20F7322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0B0A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.5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C45AD3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51C11FB5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066A71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2E4EA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8B980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2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545C6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S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6A7C3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MM/BMI &lt;0.97 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MM/BMI &lt;0.72 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2B3F4A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27CB69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3203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.5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8744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m/s </w:t>
            </w:r>
            <w:r w:rsidRPr="002C0CCE">
              <w:rPr>
                <w:lang w:val="en-GB"/>
              </w:rPr>
              <w:br/>
              <w:t>F: ≤0.8m/s</w:t>
            </w:r>
          </w:p>
        </w:tc>
      </w:tr>
      <w:tr w:rsidR="00391A87" w:rsidRPr="002C0CCE" w14:paraId="3CEE288E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8EA35C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in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MaW48L0F1dGhvcj48WWVhcj4yMDE5PC9ZZWFyPjxSZWNO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aW48L0F1dGhvcj48WWVhcj4yMDE5PC9ZZWFyPjxSZWNO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C1DD0A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EDAB43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8.7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4187F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80ACA1A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0F8357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26FC6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BADD8C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762309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7A66ACEE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796AF6C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AD481E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8923B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3.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92BC2F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EE2C935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6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4DC36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4F303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&lt;30 kg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7FAC03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AC19C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1D76D40F" w14:textId="77777777" w:rsidTr="0095291C">
        <w:trPr>
          <w:trHeight w:val="403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0051009" w14:textId="77777777" w:rsidR="00391A87" w:rsidRPr="002C0CCE" w:rsidRDefault="00391A87" w:rsidP="00391A87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Inpatients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5008F" w14:textId="77777777" w:rsidR="00391A87" w:rsidRPr="002C0CCE" w:rsidRDefault="00391A87" w:rsidP="00391A87">
            <w:pPr>
              <w:rPr>
                <w:b/>
                <w:bCs/>
                <w:lang w:val="en-GB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35F3F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99993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58441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F8203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B831B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190BA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A1B52" w14:textId="77777777" w:rsidR="00391A87" w:rsidRPr="002C0CCE" w:rsidRDefault="00391A87" w:rsidP="00391A87">
            <w:pPr>
              <w:rPr>
                <w:sz w:val="20"/>
                <w:szCs w:val="20"/>
                <w:lang w:val="en-GB"/>
              </w:rPr>
            </w:pPr>
          </w:p>
        </w:tc>
      </w:tr>
      <w:tr w:rsidR="00391A87" w:rsidRPr="002C0CCE" w14:paraId="528D744A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B210E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arimoto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YXJpbW90bzwvQXV0aG9yPjxZZWFyPjIwMTc8L1llYXI+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YXJpbW90bzwvQXV0aG9yPjxZZWFyPjIwMTc8L1llYXI+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44026E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20EE1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3.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65ACC7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CT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62981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SMA of &lt;75% of (126.9 x body surface area -66.2) c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SMA of &lt;75% of (125.6 x body surface area -81.1) c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5729B2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8B7025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FE2391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0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4B4437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5EC6D411" w14:textId="77777777" w:rsidTr="007123B0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B313F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u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dTwvQXV0aG9yPjxZZWFyPjIwMTc8L1llYXI+PFJlY051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dTwvQXV0aG9yPjxZZWFyPjIwMTc8L1llYXI+PFJlY051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C12102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C03443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8.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5D092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X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363F3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6.92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13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C2322F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00B08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481D6C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418998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717D3CFD" w14:textId="77777777" w:rsidTr="007123B0">
        <w:trPr>
          <w:trHeight w:val="561"/>
        </w:trPr>
        <w:tc>
          <w:tcPr>
            <w:tcW w:w="229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CC26BF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aido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LYWlkbzwvQXV0aG9yPjxZZWFyPjIwMTc8L1llYXI+PFJl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YWlkbzwvQXV0aG9yPjxZZWFyPjIwMTc8L1llYXI+PFJl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19B4A9C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709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2E17F2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3.9</w:t>
            </w:r>
          </w:p>
        </w:tc>
        <w:tc>
          <w:tcPr>
            <w:tcW w:w="850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FD892F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28A578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&lt;90% of the lower limit of the standard kg</w:t>
            </w:r>
          </w:p>
        </w:tc>
        <w:tc>
          <w:tcPr>
            <w:tcW w:w="113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604DD64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252226A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8 kg </w:t>
            </w:r>
          </w:p>
        </w:tc>
        <w:tc>
          <w:tcPr>
            <w:tcW w:w="113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2A31ABBC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E9627AF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2C4DDCA9" w14:textId="77777777" w:rsidTr="007123B0">
        <w:trPr>
          <w:trHeight w:val="561"/>
        </w:trPr>
        <w:tc>
          <w:tcPr>
            <w:tcW w:w="229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6C999CA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Yang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YW5nPC9BdXRob3I+PFllYXI+MjAxNzwvWWVhcj48UmVj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YW5nPC9BdXRob3I+PFllYXI+MjAxNzwvWWVhcj48UmVj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5C1AF44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70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11192FC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7.0</w:t>
            </w:r>
          </w:p>
          <w:p w14:paraId="0E4A36FE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850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502C5802" w14:textId="77777777" w:rsidR="00391A87" w:rsidRPr="002C0CCE" w:rsidRDefault="00391A87" w:rsidP="00391A87">
            <w:pPr>
              <w:rPr>
                <w:color w:val="000000"/>
                <w:lang w:val="en-GB"/>
              </w:rPr>
            </w:pPr>
            <w:r w:rsidRPr="002C0CCE">
              <w:rPr>
                <w:color w:val="000000"/>
                <w:lang w:val="en-GB"/>
              </w:rPr>
              <w:t>Wen’s formula</w:t>
            </w:r>
            <w:r w:rsidRPr="002C0CCE">
              <w:rPr>
                <w:color w:val="000000"/>
                <w:vertAlign w:val="superscript"/>
                <w:lang w:val="en-GB"/>
              </w:rPr>
              <w:t>e</w:t>
            </w:r>
            <w:r w:rsidRPr="002C0CCE">
              <w:rPr>
                <w:color w:val="000000"/>
                <w:lang w:val="en-GB"/>
              </w:rPr>
              <w:t xml:space="preserve"> </w:t>
            </w:r>
          </w:p>
        </w:tc>
        <w:tc>
          <w:tcPr>
            <w:tcW w:w="255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5039253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6.7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4.7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3B5646D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  <w:p w14:paraId="77E869FD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701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2A36FE7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1ACD79F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  <w:p w14:paraId="57CDDFC9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559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100F0C0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20892A6C" w14:textId="77777777" w:rsidTr="007123B0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21710F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oo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Zb288L0F1dGhvcj48WWVhcj4yMDE4PC9ZZWFyPjxSZWNO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b288L0F1dGhvcj48WWVhcj4yMDE4PC9ZZWFyPjxSZWNO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9F3B2B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1B290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8.7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E01237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CBA821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LM/ 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/ 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4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A1DA1D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DD6AE1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FE275C9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DCD858D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609791A4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92D2D8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Zhang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Zhang&lt;/Author&gt;&lt;Year&gt;2019&lt;/Year&gt;&lt;RecNum&gt;96377&lt;/RecNum&gt;&lt;DisplayText&gt;[76]&lt;/DisplayText&gt;&lt;record&gt;&lt;rec-number&gt;96377&lt;/rec-number&gt;&lt;foreign-keys&gt;&lt;key app="EN" db-id="5vs2r5tz60dvthe0avpvazx1pv9asxt02pdr" timestamp="1591934994"&gt;96377&lt;/key&gt;&lt;/foreign-keys&gt;&lt;ref-type name="Journal Article"&gt;17&lt;/ref-type&gt;&lt;contributors&gt;&lt;authors&gt;&lt;author&gt;Zhang, Ning&lt;/author&gt;&lt;author&gt;Zhu, Wen-Ling&lt;/author&gt;&lt;author&gt;Liu, Xiao-Hong&lt;/author&gt;&lt;author&gt;Chen, Wei&lt;/author&gt;&lt;author&gt;Zhu, Ming-Lei&lt;/author&gt;&lt;author&gt;Kang, Lin&lt;/author&gt;&lt;author&gt;Tian, Ran&lt;/author&gt;&lt;/authors&gt;&lt;/contributors&gt;&lt;titles&gt;&lt;title&gt;Prevalence and prognostic implications of sarcopenia in older patients with coronary heart disease&lt;/title&gt;&lt;secondary-title&gt;Journal of geriatric cardiology : JGC&lt;/secondary-title&gt;&lt;alt-title&gt;J Geriatr Cardiol&lt;/alt-title&gt;&lt;/titles&gt;&lt;periodical&gt;&lt;full-title&gt;Journal of geriatric cardiology : JGC&lt;/full-title&gt;&lt;abbr-1&gt;J Geriatr Cardiol&lt;/abbr-1&gt;&lt;/periodical&gt;&lt;alt-periodical&gt;&lt;full-title&gt;Journal of geriatric cardiology : JGC&lt;/full-title&gt;&lt;abbr-1&gt;J Geriatr Cardiol&lt;/abbr-1&gt;&lt;/alt-periodical&gt;&lt;pages&gt;756-763&lt;/pages&gt;&lt;volume&gt;16&lt;/volume&gt;&lt;number&gt;10&lt;/number&gt;&lt;keywords&gt;&lt;keyword&gt;Coronary heart disease&lt;/keyword&gt;&lt;keyword&gt;Older adult&lt;/keyword&gt;&lt;keyword&gt;Prognosis&lt;/keyword&gt;&lt;keyword&gt;Sarcopenia&lt;/keyword&gt;&lt;/keywords&gt;&lt;dates&gt;&lt;year&gt;2019&lt;/year&gt;&lt;/dates&gt;&lt;publisher&gt;Science Press&lt;/publisher&gt;&lt;isbn&gt;1671-5411&lt;/isbn&gt;&lt;accession-num&gt;31700515&lt;/accession-num&gt;&lt;urls&gt;&lt;related-urls&gt;&lt;url&gt;https://pubmed.ncbi.nlm.nih.gov/31700515&lt;/url&gt;&lt;url&gt;https://www.ncbi.nlm.nih.gov/pmc/articles/PMC6828602/&lt;/url&gt;&lt;/related-urls&gt;&lt;/urls&gt;&lt;electronic-resource-num&gt;10.11909/j.issn.1671-5411.2019.10.002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395C8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49F8CD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2.6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7EC1B1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7D7C6D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SMI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ASMI &lt;5.7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BF3707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52E103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>F: &lt;18 kg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3320F4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280570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60629484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1BB223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tmis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BdG1pczwvQXV0aG9yPjxZZWFyPjIwMTk8L1llYXI+PFJl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dG1pczwvQXV0aG9yPjxZZWFyPjIwMTk8L1llYXI+PFJl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C3F1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D4E8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2.5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CA9ECD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DF04B4D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9.2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7.4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5963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DE0ECF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2 kg </w:t>
            </w:r>
            <w:r w:rsidRPr="002C0CCE">
              <w:rPr>
                <w:lang w:val="en-GB"/>
              </w:rPr>
              <w:br/>
              <w:t xml:space="preserve">F: &lt;22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F748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7479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63CB994E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0E8874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ayraktar, 2020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ayraktar&lt;/Author&gt;&lt;Year&gt;2020&lt;/Year&gt;&lt;RecNum&gt;96376&lt;/RecNum&gt;&lt;DisplayText&gt;[69]&lt;/DisplayText&gt;&lt;record&gt;&lt;rec-number&gt;96376&lt;/rec-number&gt;&lt;foreign-keys&gt;&lt;key app="EN" db-id="5vs2r5tz60dvthe0avpvazx1pv9asxt02pdr" timestamp="1591934994"&gt;96376&lt;/key&gt;&lt;/foreign-keys&gt;&lt;ref-type name="Journal Article"&gt;17&lt;/ref-type&gt;&lt;contributors&gt;&lt;authors&gt;&lt;author&gt;Bayraktar, E.&lt;/author&gt;&lt;author&gt;Tasar, P. T.&lt;/author&gt;&lt;author&gt;Binici, D. N.&lt;/author&gt;&lt;author&gt;Karasahin, O.&lt;/author&gt;&lt;author&gt;Timur, O.&lt;/author&gt;&lt;author&gt;Sahin, S.&lt;/author&gt;&lt;/authors&gt;&lt;/contributors&gt;&lt;auth-address&gt;Department of Internal Medicine, Erzurum Regional Training and Research Hospital, Erzurum, Turkey.&amp;#xD;Department of Geriatrics, Ataturk University School of Medicine, Erzurum, Turkey.&amp;#xD;Department of Infectious Diseases Erzurum Regional Training and Research Hospital, Erzurum, Turkey.&amp;#xD;Department of Geriatrics, Ege University School of Medicine, İzmir, Turkey.&lt;/auth-address&gt;&lt;titles&gt;&lt;title&gt;Relationship between Sarcopenia and Mortality in Elderly Inpatients&lt;/title&gt;&lt;secondary-title&gt;Eurasian J Med&lt;/secondary-title&gt;&lt;/titles&gt;&lt;periodical&gt;&lt;full-title&gt;Eurasian J Med&lt;/full-title&gt;&lt;/periodical&gt;&lt;pages&gt;29-33&lt;/pages&gt;&lt;volume&gt;52&lt;/volume&gt;&lt;number&gt;1&lt;/number&gt;&lt;edition&gt;2020/03/12&lt;/edition&gt;&lt;keywords&gt;&lt;keyword&gt;Sarcopenia&lt;/keyword&gt;&lt;keyword&gt;aged&lt;/keyword&gt;&lt;keyword&gt;mortality&lt;/keyword&gt;&lt;/keywords&gt;&lt;dates&gt;&lt;year&gt;2020&lt;/year&gt;&lt;pub-dates&gt;&lt;date&gt;Feb&lt;/date&gt;&lt;/pub-dates&gt;&lt;/dates&gt;&lt;isbn&gt;1308-8734 (Print)&amp;#xD;1308-8734&lt;/isbn&gt;&lt;accession-num&gt;32158310&lt;/accession-num&gt;&lt;urls&gt;&lt;/urls&gt;&lt;custom2&gt;PMC7051235&lt;/custom2&gt;&lt;electronic-resource-num&gt;10.5152/eurasianjmed.2020.19214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39AD49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5DB3D6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4.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6CEDB3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BC245E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FFMI &lt;16.55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br/>
              <w:t>F: FFMI &lt;13.38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4CC191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4EC6E1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D491CAF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DE50B8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11FA5BF7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C525D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eretta, 2020 </w:t>
            </w:r>
            <w:r w:rsidRPr="002C0CCE">
              <w:rPr>
                <w:lang w:val="en-GB"/>
              </w:rPr>
              <w:fldChar w:fldCharType="begin">
                <w:fldData xml:space="preserve">PEVuZE5vdGU+PENpdGU+PEF1dGhvcj5CZXJldHRhPC9BdXRob3I+PFllYXI+MjAyMDwvWWVhcj48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ZXJldHRhPC9BdXRob3I+PFllYXI+MjAyMDwvWWVhcj48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A49A78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AC107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8.9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200E18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CC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6D8BD4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34 cm </w:t>
            </w:r>
            <w:r w:rsidRPr="002C0CCE">
              <w:rPr>
                <w:lang w:val="en-GB"/>
              </w:rPr>
              <w:br/>
              <w:t>F: ≤33 cm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3E2205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4FF716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 </w:t>
            </w:r>
            <w:r w:rsidRPr="002C0CCE">
              <w:rPr>
                <w:lang w:val="en-GB"/>
              </w:rPr>
              <w:br/>
              <w:t xml:space="preserve">F: &lt;17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6ADBD4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TUG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2423BB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gt;20s </w:t>
            </w:r>
            <w:r w:rsidRPr="002C0CCE">
              <w:rPr>
                <w:lang w:val="en-GB"/>
              </w:rPr>
              <w:br/>
              <w:t>F: &gt;20s</w:t>
            </w:r>
          </w:p>
        </w:tc>
      </w:tr>
      <w:tr w:rsidR="00391A87" w:rsidRPr="002C0CCE" w14:paraId="1B3D0D55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CA6BCD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ernabeu-Wittel, 2019</w:t>
            </w:r>
            <w:r w:rsidRPr="002C0CCE">
              <w:rPr>
                <w:vertAlign w:val="superscript"/>
                <w:lang w:val="en-GB"/>
              </w:rPr>
              <w:t>f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ernabeu-Wittel&lt;/Author&gt;&lt;Year&gt;2019&lt;/Year&gt;&lt;RecNum&gt;96385&lt;/RecNum&gt;&lt;DisplayText&gt;[64]&lt;/DisplayText&gt;&lt;record&gt;&lt;rec-number&gt;96385&lt;/rec-number&gt;&lt;foreign-keys&gt;&lt;key app="EN" db-id="5vs2r5tz60dvthe0avpvazx1pv9asxt02pdr" timestamp="1591934994"&gt;96385&lt;/key&gt;&lt;/foreign-keys&gt;&lt;ref-type name="Journal Article"&gt;17&lt;/ref-type&gt;&lt;contributors&gt;&lt;authors&gt;&lt;author&gt;Bernabeu-Wittel, Máximo&lt;/author&gt;&lt;author&gt;González-Molina, Álvaro&lt;/author&gt;&lt;author&gt;Fernández-Ojeda, Rocío&lt;/author&gt;&lt;author&gt;Díez-Manglano, Jesús&lt;/author&gt;&lt;author&gt;Salgado, Fernando&lt;/author&gt;&lt;author&gt;Soto-Martín, María&lt;/author&gt;&lt;author&gt;Muniesa, Marta&lt;/author&gt;&lt;author&gt;Ollero-Baturone, Manuel&lt;/author&gt;&lt;author&gt;Gómez-Salgado, Juan&lt;/author&gt;&lt;/authors&gt;&lt;/contributors&gt;&lt;titles&gt;&lt;title&gt;Impact of Sarcopenia and Frailty in a Multicenter Cohort of Polypathological Patients&lt;/title&gt;&lt;secondary-title&gt;Journal of clinical medicine&lt;/secondary-title&gt;&lt;alt-title&gt;J Clin Med&lt;/alt-title&gt;&lt;/titles&gt;&lt;periodical&gt;&lt;full-title&gt;Journal of Clinical Medicine&lt;/full-title&gt;&lt;abbr-1&gt;Clin Med.&lt;/abbr-1&gt;&lt;/periodical&gt;&lt;alt-periodical&gt;&lt;full-title&gt;J Clin Med&lt;/full-title&gt;&lt;/alt-periodical&gt;&lt;pages&gt;535&lt;/pages&gt;&lt;volume&gt;8&lt;/volume&gt;&lt;number&gt;4&lt;/number&gt;&lt;keywords&gt;&lt;keyword&gt;frailty&lt;/keyword&gt;&lt;keyword&gt;multimorbidity&lt;/keyword&gt;&lt;keyword&gt;polypathological patients&lt;/keyword&gt;&lt;keyword&gt;sarcopenia&lt;/keyword&gt;&lt;/keywords&gt;&lt;dates&gt;&lt;year&gt;2019&lt;/year&gt;&lt;/dates&gt;&lt;publisher&gt;MDPI&lt;/publisher&gt;&lt;isbn&gt;2077-0383&lt;/isbn&gt;&lt;accession-num&gt;31003486&lt;/accession-num&gt;&lt;urls&gt;&lt;related-urls&gt;&lt;url&gt;https://pubmed.ncbi.nlm.nih.gov/31003486&lt;/url&gt;&lt;url&gt;https://www.ncbi.nlm.nih.gov/pmc/articles/PMC6517963/&lt;/url&gt;&lt;/related-urls&gt;&lt;/urls&gt;&lt;electronic-resource-num&gt;10.3390/jcm8040535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7611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44992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1.8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DB4594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AD249D7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6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7B4C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58EA03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A43B3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68158E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76827352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35472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erri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DZXJyaTwvQXV0aG9yPjxZZWFyPjIwMTU8L1llYXI+PFJl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DZXJyaTwvQXV0aG9yPjxZZWFyPjIwMTU8L1llYXI+PFJl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6F8664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277D4C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7.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A2BD31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E4D83D9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EC8170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D27BF9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EE7E4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06ED23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11FDFB39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8F029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Gariballa, 2013 </w:t>
            </w:r>
            <w:r w:rsidRPr="002C0CCE">
              <w:rPr>
                <w:lang w:val="en-GB"/>
              </w:rPr>
              <w:fldChar w:fldCharType="begin">
                <w:fldData xml:space="preserve">PEVuZE5vdGU+PENpdGU+PEF1dGhvcj5HYXJpYmFsbGE8L0F1dGhvcj48WWVhcj4yMDEzPC9ZZWFy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HYXJpYmFsbGE8L0F1dGhvcj48WWVhcj4yMDEzPC9ZZWFy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A63CAD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169DF2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0.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A3438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AMC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362296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1.1 cm </w:t>
            </w:r>
            <w:r w:rsidRPr="002C0CCE">
              <w:rPr>
                <w:lang w:val="en-GB"/>
              </w:rPr>
              <w:br/>
              <w:t>F: &lt;19.2 cm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7DBE17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966364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3E0329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30C17E8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2E4F8198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79B685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soyama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Jc295YW1hPC9BdXRob3I+PFllYXI+MjAxNDwvWWVhcj48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Jc295YW1hPC9BdXRob3I+PFllYXI+MjAxNDwvWWVhcj48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D9E2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A916E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0.6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4DFB85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DX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5AFAC1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LMI &lt;7.3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LMI &lt;5.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9909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FDD17C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6BB4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ABE3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4DB3A954" w14:textId="77777777" w:rsidTr="007123B0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2B809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Perez-Zepeda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Qw6lyZXotWmVwZWRhPC9BdXRob3I+PFllYXI+MjAxNzwv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Qw6lyZXotWmVwZWRhPC9BdXRob3I+PFllYXI+MjAxNzwv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EF192B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96A9E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0.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30210C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14ADC7E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6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FF98FB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0B23F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 and F: Lowest quintile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A6F5BD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6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D2208A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 &amp; F: Lowest quintile</w:t>
            </w:r>
          </w:p>
        </w:tc>
      </w:tr>
      <w:tr w:rsidR="00391A87" w:rsidRPr="002C0CCE" w14:paraId="375BC24B" w14:textId="77777777" w:rsidTr="007123B0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073E0E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Pourhassan, 2018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ourhassan&lt;/Author&gt;&lt;Year&gt;2018&lt;/Year&gt;&lt;RecNum&gt;96388&lt;/RecNum&gt;&lt;DisplayText&gt;[62]&lt;/DisplayText&gt;&lt;record&gt;&lt;rec-number&gt;96388&lt;/rec-number&gt;&lt;foreign-keys&gt;&lt;key app="EN" db-id="5vs2r5tz60dvthe0avpvazx1pv9asxt02pdr" timestamp="1591934994"&gt;96388&lt;/key&gt;&lt;/foreign-keys&gt;&lt;ref-type name="Journal Article"&gt;17&lt;/ref-type&gt;&lt;contributors&gt;&lt;authors&gt;&lt;author&gt;Pourhassan, Maryam&lt;/author&gt;&lt;author&gt;Norman, K.&lt;/author&gt;&lt;author&gt;Müller, M. J.&lt;/author&gt;&lt;author&gt;Dziewas, R.&lt;/author&gt;&lt;author&gt;Wirth, R.&lt;/author&gt;&lt;/authors&gt;&lt;/contributors&gt;&lt;titles&gt;&lt;title&gt;Impact of Sarcopenia on One-Year Mortality Among Older Hospitalized Patients with Impaired Mobility&lt;/title&gt;&lt;secondary-title&gt;The Journal of Frailty &amp;amp; Aging&lt;/secondary-title&gt;&lt;/titles&gt;&lt;periodical&gt;&lt;full-title&gt;The Journal of Frailty &amp;amp; Aging&lt;/full-title&gt;&lt;abbr-1&gt;J Frailty Aging&lt;/abbr-1&gt;&lt;/periodical&gt;&lt;pages&gt;40-46&lt;/pages&gt;&lt;volume&gt;7&lt;/volume&gt;&lt;number&gt;1&lt;/number&gt;&lt;dates&gt;&lt;year&gt;2018&lt;/year&gt;&lt;pub-dates&gt;&lt;date&gt;2018/01/01&lt;/date&gt;&lt;/pub-dates&gt;&lt;/dates&gt;&lt;isbn&gt;2273-4309&lt;/isbn&gt;&lt;urls&gt;&lt;related-urls&gt;&lt;url&gt;https://doi.org/10.14283/jfa.2017.35&lt;/url&gt;&lt;/related-urls&gt;&lt;/urls&gt;&lt;electronic-resource-num&gt;10.14283/jfa.2017.35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788781D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018BF37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5.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108C93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91C35C5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A47B66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3C2EA18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63F6C24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SPPB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C87232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≤8 pts</w:t>
            </w:r>
            <w:r w:rsidRPr="002C0CCE">
              <w:rPr>
                <w:lang w:val="en-GB"/>
              </w:rPr>
              <w:br/>
              <w:t>F: ≤8 pts</w:t>
            </w:r>
          </w:p>
        </w:tc>
      </w:tr>
      <w:tr w:rsidR="00391A87" w:rsidRPr="002C0CCE" w14:paraId="2F3EE27F" w14:textId="77777777" w:rsidTr="00D2003F">
        <w:trPr>
          <w:trHeight w:val="561"/>
        </w:trPr>
        <w:tc>
          <w:tcPr>
            <w:tcW w:w="229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0DC8B0A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Rustan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Rustani&lt;/Author&gt;&lt;Year&gt;2019&lt;/Year&gt;&lt;RecNum&gt;96641&lt;/RecNum&gt;&lt;DisplayText&gt;[65]&lt;/DisplayText&gt;&lt;record&gt;&lt;rec-number&gt;96641&lt;/rec-number&gt;&lt;foreign-keys&gt;&lt;key app="EN" db-id="5vs2r5tz60dvthe0avpvazx1pv9asxt02pdr" timestamp="1596547551"&gt;96641&lt;/key&gt;&lt;/foreign-keys&gt;&lt;ref-type name="Journal Article"&gt;17&lt;/ref-type&gt;&lt;contributors&gt;&lt;authors&gt;&lt;author&gt;Rustani, K.&lt;/author&gt;&lt;author&gt;Kundisova, L.&lt;/author&gt;&lt;author&gt;Capecchi, P. L.&lt;/author&gt;&lt;author&gt;Nante, N.&lt;/author&gt;&lt;author&gt;Bicchi, M.&lt;/author&gt;&lt;/authors&gt;&lt;/contributors&gt;&lt;titles&gt;&lt;title&gt;Prevalence of sarcopenia and its impact on mortality and readmission rates amongst geriatric patients&lt;/title&gt;&lt;secondary-title&gt;Journal of Gerontology and Geriatrics&lt;/secondary-title&gt;&lt;alt-title&gt;Journal of Gerontology and Geriatrics&lt;/alt-title&gt;&lt;/titles&gt;&lt;periodical&gt;&lt;full-title&gt;Journal of Gerontology and Geriatrics&lt;/full-title&gt;&lt;abbr-1&gt;Arch Gerontol Geriatr&lt;/abbr-1&gt;&lt;/periodical&gt;&lt;alt-periodical&gt;&lt;full-title&gt;Journal of Gerontology and Geriatrics&lt;/full-title&gt;&lt;abbr-1&gt;Arch Gerontol Geriatr&lt;/abbr-1&gt;&lt;/alt-periodical&gt;&lt;pages&gt;200-206&lt;/pages&gt;&lt;volume&gt;67&lt;/volume&gt;&lt;number&gt;4&lt;/number&gt;&lt;dates&gt;&lt;year&gt;2019&lt;/year&gt;&lt;pub-dates&gt;&lt;date&gt;2019&lt;/date&gt;&lt;/pub-dates&gt;&lt;/dates&gt;&lt;accession-num&gt;2003373190&lt;/accession-num&gt;&lt;urls&gt;&lt;related-urls&gt;&lt;url&gt;https://ezp.lib.unimelb.edu.au/login?url=http://ovidsp.ovid.com/ovidweb.cgi?T=JS&amp;amp;CSC=Y&amp;amp;NEWS=N&amp;amp;PAGE=fulltext&amp;amp;D=emexb&amp;amp;AN=2003373190&lt;/url&gt;&lt;/related-urls&gt;&lt;/urls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72D5E5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528821F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9.5</w:t>
            </w:r>
          </w:p>
        </w:tc>
        <w:tc>
          <w:tcPr>
            <w:tcW w:w="850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4B8CDB9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AMC</w:t>
            </w:r>
          </w:p>
        </w:tc>
        <w:tc>
          <w:tcPr>
            <w:tcW w:w="2552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75D0691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1.1 cm </w:t>
            </w:r>
            <w:r w:rsidRPr="002C0CCE">
              <w:rPr>
                <w:lang w:val="en-GB"/>
              </w:rPr>
              <w:br/>
              <w:t>F: &lt;19.2 cm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575DB87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417B280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2CBAF96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1BFF612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3F033422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A83E70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chez-Rodriguez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Tw6FuY2hlei1Sb2Ryw61ndWV6PC9BdXRob3I+PFllYXI+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Tw6FuY2hlei1Sb2Ryw61ndWV6PC9BdXRob3I+PFllYXI+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1419BB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CFF24C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6.3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332BEB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CCB0C7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4AAA5A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1A1986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F60DC7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1F5D54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</w:tr>
      <w:tr w:rsidR="00391A87" w:rsidRPr="002C0CCE" w14:paraId="1121888E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8F3D4C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chez-Rodriguez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Tw6FuY2hlei1Sb2Ryw61ndWV6PC9BdXRob3I+PFllYXI+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Tw6FuY2hlei1Sb2Ryw61ndWV6PC9BdXRob3I+PFllYXI+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2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D37B9E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DE3AF7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6.5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2CEDB7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4C74F4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D3872B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994B05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83EC53E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B218CC0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7B4CD50C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E806B2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Teng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UZW5nPC9BdXRob3I+PFllYXI+MjAxOTwvWWVhcj48UmVj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UZW5nPC9BdXRob3I+PFllYXI+MjAxOTwvWWVhcj48UmVj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9BA08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69D0A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7.7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67580C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4DB7A9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LB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16.7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br/>
              <w:t>F: LB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14.6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FBB32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D158C8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&lt;30 kg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BD065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5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4A7FAC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0B13F655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D961A0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Vetrano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WZXRyYW5vPC9BdXRob3I+PFllYXI+MjAxNDwvWWVhcj48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WZXRyYW5vPC9BdXRob3I+PFllYXI+MjAxNDwvWWVhcj48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27080E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10D6D3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7.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B23AE4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2E17E5C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FB9670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B1C4E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CDB40C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503BD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46EC7B35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DDC4E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Zengarini, 2019 </w:t>
            </w:r>
            <w:r w:rsidRPr="002C0CCE">
              <w:rPr>
                <w:lang w:val="en-GB"/>
              </w:rPr>
              <w:fldChar w:fldCharType="begin">
                <w:fldData xml:space="preserve">PEVuZE5vdGU+PENpdGU+PEF1dGhvcj5aZW5nYXJpbmk8L0F1dGhvcj48WWVhcj4yMDE5PC9ZZWFy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aZW5nYXJpbmk8L0F1dGhvcj48WWVhcj4yMDE5PC9ZZWFy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8]</w:t>
            </w:r>
            <w:r w:rsidRPr="002C0CCE"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1D81B0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91A31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5.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02AE1D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266380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3C3E50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D368BA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099139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B90392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15E1A441" w14:textId="77777777" w:rsidTr="0095291C">
        <w:trPr>
          <w:trHeight w:val="561"/>
        </w:trPr>
        <w:tc>
          <w:tcPr>
            <w:tcW w:w="229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93F8062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D318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1E0A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15.7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2A56ED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F9A2312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7.0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5.5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031C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4C2304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 </w:t>
            </w:r>
            <w:r w:rsidRPr="002C0CCE">
              <w:rPr>
                <w:lang w:val="en-GB"/>
              </w:rPr>
              <w:br/>
              <w:t>F: &lt;16 kg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3DCB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7B4D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491C81CC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6706A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alafarina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NYWxhZmFyaW5hPC9BdXRob3I+PFllYXI+MjAxOTwvWWVh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YWxhZmFyaW5hPC9BdXRob3I+PFllYXI+MjAxOTwvWWVh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77724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936A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50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61E14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0D624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SM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SM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6.0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80EC3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F264A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 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0B30E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5F110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6284ACF1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AC438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nchi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CaWFuY2hpPC9BdXRob3I+PFllYXI+MjAxOTwvWWVhcj48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aWFuY2hpPC9BdXRob3I+PFllYXI+MjAxOTwvWWVhcj48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A86D4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74728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5AF1C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F90F8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7.0 kg/m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ASM/h</w:t>
            </w:r>
            <w:r w:rsidRPr="002C0CCE">
              <w:rPr>
                <w:vertAlign w:val="superscript"/>
                <w:lang w:val="en-GB"/>
              </w:rPr>
              <w:t>2</w:t>
            </w:r>
            <w:r w:rsidRPr="002C0CCE">
              <w:rPr>
                <w:lang w:val="en-GB"/>
              </w:rPr>
              <w:t xml:space="preserve"> &lt;5.5 kg/m</w:t>
            </w:r>
            <w:r w:rsidRPr="002C0CCE">
              <w:rPr>
                <w:vertAlign w:val="superscript"/>
                <w:lang w:val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520B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54A3F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7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1DC1F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65200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12043782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6EB811B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3C49D5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8D4AC6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3.9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1E5F1A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D74B3D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SM/BMI &lt;0.789 </w:t>
            </w:r>
            <w:r w:rsidRPr="002C0CCE">
              <w:rPr>
                <w:lang w:val="en-GB"/>
              </w:rPr>
              <w:br/>
              <w:t xml:space="preserve">F: ASM/BMI &lt;0.512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1250C7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55BE94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2111D89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5A6FB52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12D425A7" w14:textId="77777777" w:rsidTr="00D2003F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6D22AF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ipers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ipers&lt;/Author&gt;&lt;Year&gt;2019&lt;/Year&gt;&lt;RecNum&gt;96379&lt;/RecNum&gt;&lt;DisplayText&gt;[79]&lt;/DisplayText&gt;&lt;record&gt;&lt;rec-number&gt;96379&lt;/rec-number&gt;&lt;foreign-keys&gt;&lt;key app="EN" db-id="5vs2r5tz60dvthe0avpvazx1pv9asxt02pdr" timestamp="1591934994"&gt;96379&lt;/key&gt;&lt;/foreign-keys&gt;&lt;ref-type name="Journal Article"&gt;17&lt;/ref-type&gt;&lt;contributors&gt;&lt;authors&gt;&lt;author&gt;Sipers, W. M. W. H.&lt;/author&gt;&lt;author&gt;de Blois, W.&lt;/author&gt;&lt;author&gt;Schols, J. M. G. A.&lt;/author&gt;&lt;author&gt;van Loon, L. J. C.&lt;/author&gt;&lt;author&gt;Verdijk, L. B.&lt;/author&gt;&lt;/authors&gt;&lt;/contributors&gt;&lt;titles&gt;&lt;title&gt;Sarcopenia Is Related to Mortality in the Acutely Hospitalized Geriatric Patient&lt;/title&gt;&lt;secondary-title&gt;The journal of nutrition, health &amp;amp; aging&lt;/secondary-title&gt;&lt;alt-title&gt;J Nutr Health Aging&lt;/alt-title&gt;&lt;/titles&gt;&lt;periodical&gt;&lt;full-title&gt;The journal of nutrition, health &amp;amp; aging&lt;/full-title&gt;&lt;abbr-1&gt;J Nutr Health Aging&lt;/abbr-1&gt;&lt;/periodical&gt;&lt;alt-periodical&gt;&lt;full-title&gt;The journal of nutrition, health &amp;amp; aging&lt;/full-title&gt;&lt;abbr-1&gt;J Nutr Health Aging&lt;/abbr-1&gt;&lt;/alt-periodical&gt;&lt;pages&gt;128-137&lt;/pages&gt;&lt;volume&gt;23&lt;/volume&gt;&lt;number&gt;2&lt;/number&gt;&lt;keywords&gt;&lt;keyword&gt;*Gait speed&lt;/keyword&gt;&lt;keyword&gt;*fat mass&lt;/keyword&gt;&lt;keyword&gt;*phase angle&lt;/keyword&gt;&lt;keyword&gt;*sarcopenia&lt;/keyword&gt;&lt;keyword&gt;*skeletal muscle mass&lt;/keyword&gt;&lt;/keywords&gt;&lt;dates&gt;&lt;year&gt;2019&lt;/year&gt;&lt;/dates&gt;&lt;publisher&gt;Springer Paris&lt;/publisher&gt;&lt;isbn&gt;1760-4788&amp;#xD;1279-7707&lt;/isbn&gt;&lt;accession-num&gt;30697621&lt;/accession-num&gt;&lt;urls&gt;&lt;related-urls&gt;&lt;url&gt;https://pubmed.ncbi.nlm.nih.gov/30697621&lt;/url&gt;&lt;url&gt;https://www.ncbi.nlm.nih.gov/pmc/articles/PMC6399956/&lt;/url&gt;&lt;/related-urls&gt;&lt;/urls&gt;&lt;electronic-resource-num&gt;10.1007/s12603-018-1134-1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7C78DD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D9A375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50.6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049FF8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DE13EC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FAF320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F201D7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Cut-offs BMI category</w:t>
            </w:r>
            <w:r w:rsidRPr="002C0CCE">
              <w:rPr>
                <w:vertAlign w:val="superscript"/>
                <w:lang w:val="en-GB"/>
              </w:rPr>
              <w:t>c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E16A0D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526213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5CE6ACB1" w14:textId="77777777" w:rsidTr="00D2003F">
        <w:trPr>
          <w:trHeight w:val="561"/>
        </w:trPr>
        <w:tc>
          <w:tcPr>
            <w:tcW w:w="229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6FB52AC4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14369CC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70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E28AC8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7.2</w:t>
            </w:r>
          </w:p>
        </w:tc>
        <w:tc>
          <w:tcPr>
            <w:tcW w:w="850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9704A2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73DA9FF3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253713E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D04659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6 kg </w:t>
            </w:r>
            <w:r w:rsidRPr="002C0CCE">
              <w:rPr>
                <w:lang w:val="en-GB"/>
              </w:rPr>
              <w:br/>
              <w:t xml:space="preserve">F: &lt;16 kg </w:t>
            </w:r>
          </w:p>
        </w:tc>
        <w:tc>
          <w:tcPr>
            <w:tcW w:w="1134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3CBAC479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55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641035A3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</w:tr>
      <w:tr w:rsidR="00391A87" w:rsidRPr="002C0CCE" w14:paraId="6A9A70E0" w14:textId="77777777" w:rsidTr="00D2003F">
        <w:trPr>
          <w:trHeight w:val="561"/>
        </w:trPr>
        <w:tc>
          <w:tcPr>
            <w:tcW w:w="229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187BF385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6639FA6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70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5948070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72.8</w:t>
            </w:r>
          </w:p>
        </w:tc>
        <w:tc>
          <w:tcPr>
            <w:tcW w:w="850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3B42679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7D8BFF36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10.76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76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ECABD24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701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42C6F81A" w14:textId="77777777" w:rsidR="00391A87" w:rsidRPr="002C0CCE" w:rsidRDefault="00391A87" w:rsidP="00391A87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628D82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hideMark/>
          </w:tcPr>
          <w:p w14:paraId="47FA5BA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: &lt;1.0 m/s</w:t>
            </w:r>
            <w:r w:rsidRPr="002C0CCE">
              <w:rPr>
                <w:lang w:val="en-GB"/>
              </w:rPr>
              <w:br/>
              <w:t xml:space="preserve">F: &lt;1.0 m/s </w:t>
            </w:r>
          </w:p>
        </w:tc>
      </w:tr>
      <w:tr w:rsidR="00391A87" w:rsidRPr="002C0CCE" w14:paraId="771B86E8" w14:textId="77777777" w:rsidTr="0095291C">
        <w:trPr>
          <w:trHeight w:val="403"/>
        </w:trPr>
        <w:tc>
          <w:tcPr>
            <w:tcW w:w="7683" w:type="dxa"/>
            <w:gridSpan w:val="5"/>
            <w:tcBorders>
              <w:left w:val="nil"/>
              <w:right w:val="nil"/>
            </w:tcBorders>
            <w:shd w:val="clear" w:color="auto" w:fill="auto"/>
          </w:tcPr>
          <w:p w14:paraId="41E93A76" w14:textId="77777777" w:rsidR="00391A87" w:rsidRPr="002C0CCE" w:rsidRDefault="00391A87" w:rsidP="00391A87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Nursing home residents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</w:tcPr>
          <w:p w14:paraId="2B7488BA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</w:tcPr>
          <w:p w14:paraId="30AE0277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</w:tcPr>
          <w:p w14:paraId="1EA1603B" w14:textId="77777777" w:rsidR="00391A87" w:rsidRPr="002C0CCE" w:rsidRDefault="00391A87" w:rsidP="00391A87">
            <w:pPr>
              <w:rPr>
                <w:lang w:val="en-GB"/>
              </w:rPr>
            </w:pP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</w:tcPr>
          <w:p w14:paraId="2FF57879" w14:textId="77777777" w:rsidR="00391A87" w:rsidRPr="002C0CCE" w:rsidRDefault="00391A87" w:rsidP="00391A87">
            <w:pPr>
              <w:rPr>
                <w:lang w:val="en-GB"/>
              </w:rPr>
            </w:pPr>
          </w:p>
        </w:tc>
      </w:tr>
      <w:tr w:rsidR="00391A87" w:rsidRPr="002C0CCE" w14:paraId="0CEDA2DD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613610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uckinx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CdWNraW54PC9BdXRob3I+PFllYXI+MjAxODwvWWVhcj48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dWNraW54PC9BdXRob3I+PFllYXI+MjAxODwvWWVhcj48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07E0F0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F125B8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6.3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E4E0C6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33FAF4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D331B8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CB46F8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12835CA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SPPB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EA4376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NR</w:t>
            </w:r>
          </w:p>
        </w:tc>
      </w:tr>
      <w:tr w:rsidR="00391A87" w:rsidRPr="002C0CCE" w14:paraId="10D9DC76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8DC03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enwood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ZW53b29kPC9BdXRob3I+PFllYXI+MjAxNzwvWWVhcj48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ZW53b29kPC9BdXRob3I+PFllYXI+MjAxNzwvWWVhcj48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013E63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6734C2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0.2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03C75C4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 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A7EA9A2" w14:textId="77777777" w:rsidR="00391A87" w:rsidRPr="00D0703B" w:rsidRDefault="00391A87" w:rsidP="00391A87">
            <w:pPr>
              <w:rPr>
                <w:vertAlign w:val="superscript"/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83E85F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1A7287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4C7D98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.4 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1F2209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36CD90A2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EB61E7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andi, 2012 </w:t>
            </w:r>
            <w:r w:rsidRPr="002C0CCE">
              <w:rPr>
                <w:lang w:val="en-GB"/>
              </w:rPr>
              <w:fldChar w:fldCharType="begin">
                <w:fldData xml:space="preserve">PEVuZE5vdGU+PENpdGU+PEF1dGhvcj5MYW5kaTwvQXV0aG9yPjxZZWFyPjIwMTI8L1llYXI+PFJl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YW5kaTwvQXV0aG9yPjxZZWFyPjIwMTI8L1llYXI+PFJl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11795E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0DDFD6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32.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F50483F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F03FED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D132E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09B810B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8B25FC2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 m walk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106A5E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  <w:tr w:rsidR="00391A87" w:rsidRPr="002C0CCE" w14:paraId="72A1D002" w14:textId="77777777" w:rsidTr="0095291C">
        <w:trPr>
          <w:trHeight w:val="561"/>
        </w:trPr>
        <w:tc>
          <w:tcPr>
            <w:tcW w:w="229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73273B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ka, 2016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aka&lt;/Author&gt;&lt;Year&gt;2016&lt;/Year&gt;&lt;RecNum&gt;96642&lt;/RecNum&gt;&lt;DisplayText&gt;[81]&lt;/DisplayText&gt;&lt;record&gt;&lt;rec-number&gt;96642&lt;/rec-number&gt;&lt;foreign-keys&gt;&lt;key app="EN" db-id="5vs2r5tz60dvthe0avpvazx1pv9asxt02pdr" timestamp="1596547585"&gt;96642&lt;/key&gt;&lt;/foreign-keys&gt;&lt;ref-type name="Journal Article"&gt;17&lt;/ref-type&gt;&lt;contributors&gt;&lt;authors&gt;&lt;author&gt;Saka, B.&lt;/author&gt;&lt;author&gt;Ozkaya, H.&lt;/author&gt;&lt;author&gt;Karisik, E.&lt;/author&gt;&lt;author&gt;Akin, S.&lt;/author&gt;&lt;author&gt;Akpinar, T. S.&lt;/author&gt;&lt;author&gt;Tufan, F.&lt;/author&gt;&lt;author&gt;Bahat, G.&lt;/author&gt;&lt;author&gt;Dogan, H.&lt;/author&gt;&lt;author&gt;Horasan, Z.&lt;/author&gt;&lt;author&gt;Cesur, K.&lt;/author&gt;&lt;author&gt;Erten, N.&lt;/author&gt;&lt;author&gt;Karan, M. A.&lt;/author&gt;&lt;/authors&gt;&lt;/contributors&gt;&lt;titles&gt;&lt;title&gt;Malnutrition and sarcopenia are associated with increased mortality rate in nursing home residents: A prospective study&lt;/title&gt;&lt;secondary-title&gt;European geriatric medicine&lt;/secondary-title&gt;&lt;alt-title&gt;European geriatric medicine&lt;/alt-title&gt;&lt;/titles&gt;&lt;periodical&gt;&lt;full-title&gt;European geriatric medicine&lt;/full-title&gt;&lt;abbr-1&gt;Eur Geriatr Med&lt;/abbr-1&gt;&lt;/periodical&gt;&lt;alt-periodical&gt;&lt;full-title&gt;European geriatric medicine&lt;/full-title&gt;&lt;abbr-1&gt;Eur Geriatr Med&lt;/abbr-1&gt;&lt;/alt-periodical&gt;&lt;pages&gt;232-238&lt;/pages&gt;&lt;volume&gt;7&lt;/volume&gt;&lt;number&gt;3&lt;/number&gt;&lt;dates&gt;&lt;year&gt;2016&lt;/year&gt;&lt;pub-dates&gt;&lt;date&gt;2016&lt;/date&gt;&lt;/pub-dates&gt;&lt;/dates&gt;&lt;accession-num&gt;607680454&lt;/accession-num&gt;&lt;urls&gt;&lt;related-urls&gt;&lt;url&gt;https://ezp.lib.unimelb.edu.au/login?url=http://ovidsp.ovid.com/ovidweb.cgi?T=JS&amp;amp;CSC=Y&amp;amp;NEWS=N&amp;amp;PAGE=fulltext&amp;amp;D=emed17&amp;amp;AN=607680454&lt;/url&gt;&lt;/related-urls&gt;&lt;/urls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58D02CD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DB1407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73.4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4033F2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MUAC, CC</w:t>
            </w:r>
          </w:p>
        </w:tc>
        <w:tc>
          <w:tcPr>
            <w:tcW w:w="25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B9B2CF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23.8 cm, &lt;31.0 cm </w:t>
            </w:r>
            <w:r w:rsidRPr="002C0CCE">
              <w:rPr>
                <w:lang w:val="en-GB"/>
              </w:rPr>
              <w:br/>
              <w:t>F: &lt;23.8 cm, &lt;31.0 cm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B18B920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E82DFB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 xml:space="preserve">F: &lt;20 kg </w:t>
            </w:r>
          </w:p>
        </w:tc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DCD0FEC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4m walk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EE8C38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≤0.8 m/s </w:t>
            </w:r>
            <w:r w:rsidRPr="002C0CCE">
              <w:rPr>
                <w:lang w:val="en-GB"/>
              </w:rPr>
              <w:br/>
              <w:t>F: ≤0.8 m/s</w:t>
            </w:r>
          </w:p>
        </w:tc>
      </w:tr>
      <w:tr w:rsidR="00391A87" w:rsidRPr="002C0CCE" w14:paraId="790C3CB8" w14:textId="77777777" w:rsidTr="0095291C">
        <w:trPr>
          <w:trHeight w:val="561"/>
        </w:trPr>
        <w:tc>
          <w:tcPr>
            <w:tcW w:w="229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4B5BEF5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alcin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YWxjaW48L0F1dGhvcj48WWVhcj4yMDE3PC9ZZWFyPjxS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YWxjaW48L0F1dGhvcj48WWVhcj4yMDE3PC9ZZWFyPjxS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0B6B9BF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3A4A255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29.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49879508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BIA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716D3B9B" w14:textId="77777777" w:rsidR="00391A87" w:rsidRPr="00D0703B" w:rsidRDefault="00391A87" w:rsidP="00391A87">
            <w:pPr>
              <w:rPr>
                <w:lang w:val="de-DE"/>
              </w:rPr>
            </w:pPr>
            <w:r w:rsidRPr="00D0703B">
              <w:rPr>
                <w:lang w:val="de-DE"/>
              </w:rPr>
              <w:t>M: SMI &lt;8.87 kg/m</w:t>
            </w:r>
            <w:r w:rsidRPr="00D0703B">
              <w:rPr>
                <w:vertAlign w:val="superscript"/>
                <w:lang w:val="de-DE"/>
              </w:rPr>
              <w:t>2</w:t>
            </w:r>
            <w:r w:rsidRPr="00D0703B">
              <w:rPr>
                <w:lang w:val="de-DE"/>
              </w:rPr>
              <w:t xml:space="preserve"> </w:t>
            </w:r>
            <w:r w:rsidRPr="00D0703B">
              <w:rPr>
                <w:lang w:val="de-DE"/>
              </w:rPr>
              <w:br/>
              <w:t>F: SMI &lt;6.42 kg/m</w:t>
            </w:r>
            <w:r w:rsidRPr="00D0703B">
              <w:rPr>
                <w:vertAlign w:val="superscript"/>
                <w:lang w:val="de-D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06949223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>H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0CB700B1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30 kg </w:t>
            </w:r>
            <w:r w:rsidRPr="002C0CCE">
              <w:rPr>
                <w:lang w:val="en-GB"/>
              </w:rPr>
              <w:br/>
              <w:t>F: &lt;20 k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14:paraId="63A22DB6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 m walk 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hideMark/>
          </w:tcPr>
          <w:p w14:paraId="5FC08DC9" w14:textId="77777777" w:rsidR="00391A87" w:rsidRPr="002C0CCE" w:rsidRDefault="00391A87" w:rsidP="00391A87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&lt;0.8 m/s </w:t>
            </w:r>
            <w:r w:rsidRPr="002C0CCE">
              <w:rPr>
                <w:lang w:val="en-GB"/>
              </w:rPr>
              <w:br/>
              <w:t>F: &lt;0.8 m/s</w:t>
            </w:r>
          </w:p>
        </w:tc>
      </w:tr>
    </w:tbl>
    <w:p w14:paraId="00EE622C" w14:textId="77777777" w:rsidR="00D2003F" w:rsidRPr="003B2414" w:rsidRDefault="00D2003F" w:rsidP="00D2003F">
      <w:pPr>
        <w:spacing w:line="480" w:lineRule="auto"/>
        <w:ind w:right="-74"/>
        <w:rPr>
          <w:lang w:val="en-GB"/>
        </w:rPr>
      </w:pPr>
      <w:r w:rsidRPr="003E5AC1">
        <w:rPr>
          <w:lang w:val="en-GB"/>
        </w:rPr>
        <w:t>ALM:</w:t>
      </w:r>
      <w:r w:rsidRPr="006D2A08">
        <w:rPr>
          <w:lang w:val="en-GB"/>
        </w:rPr>
        <w:t xml:space="preserve"> appendicular lean mass, </w:t>
      </w:r>
      <w:r w:rsidRPr="003E5AC1">
        <w:rPr>
          <w:lang w:val="en-GB"/>
        </w:rPr>
        <w:t>AMMI:</w:t>
      </w:r>
      <w:r w:rsidRPr="006D2A08">
        <w:rPr>
          <w:lang w:val="en-GB"/>
        </w:rPr>
        <w:t xml:space="preserve"> appendicular muscle mass index, </w:t>
      </w:r>
      <w:r w:rsidRPr="003E5AC1">
        <w:rPr>
          <w:lang w:val="en-GB"/>
        </w:rPr>
        <w:t xml:space="preserve">ASM: </w:t>
      </w:r>
      <w:r w:rsidRPr="006D2A08">
        <w:rPr>
          <w:lang w:val="en-GB"/>
        </w:rPr>
        <w:t xml:space="preserve">Appendicular skeletal muscle, </w:t>
      </w:r>
      <w:r w:rsidRPr="003E5AC1">
        <w:rPr>
          <w:lang w:val="en-GB"/>
        </w:rPr>
        <w:t xml:space="preserve">ASMI: </w:t>
      </w:r>
      <w:r w:rsidRPr="006D2A08">
        <w:rPr>
          <w:lang w:val="en-GB"/>
        </w:rPr>
        <w:t xml:space="preserve">appendicular skeletal muscle index, </w:t>
      </w:r>
      <w:r w:rsidRPr="003E5AC1">
        <w:rPr>
          <w:lang w:val="en-GB"/>
        </w:rPr>
        <w:t>ASMM:</w:t>
      </w:r>
      <w:r w:rsidRPr="006D2A08">
        <w:rPr>
          <w:lang w:val="en-GB"/>
        </w:rPr>
        <w:t xml:space="preserve"> appendicular skeletal muscle mass, </w:t>
      </w:r>
      <w:r w:rsidRPr="003E5AC1">
        <w:rPr>
          <w:lang w:val="en-GB"/>
        </w:rPr>
        <w:t>AWGS:</w:t>
      </w:r>
      <w:r w:rsidRPr="006D2A08">
        <w:rPr>
          <w:lang w:val="en-GB"/>
        </w:rPr>
        <w:t xml:space="preserve"> Asian Working Group for Sarcopenia, </w:t>
      </w:r>
      <w:r w:rsidRPr="003E5AC1">
        <w:rPr>
          <w:lang w:val="en-GB"/>
        </w:rPr>
        <w:t>BMI:</w:t>
      </w:r>
      <w:r w:rsidRPr="006D2A08">
        <w:rPr>
          <w:lang w:val="en-GB"/>
        </w:rPr>
        <w:t xml:space="preserve"> body mass index, </w:t>
      </w:r>
      <w:r w:rsidRPr="003E5AC1">
        <w:rPr>
          <w:lang w:val="en-GB"/>
        </w:rPr>
        <w:t>BIA:</w:t>
      </w:r>
      <w:r w:rsidRPr="006D2A08">
        <w:rPr>
          <w:lang w:val="en-GB"/>
        </w:rPr>
        <w:t xml:space="preserve"> bioelectrical impedance analysis, BIS: bioimpedance spectroscopy, </w:t>
      </w:r>
      <w:r w:rsidRPr="003E5AC1">
        <w:rPr>
          <w:lang w:val="en-GB"/>
        </w:rPr>
        <w:t>BSA:</w:t>
      </w:r>
      <w:r w:rsidRPr="006D2A08">
        <w:rPr>
          <w:lang w:val="en-GB"/>
        </w:rPr>
        <w:t xml:space="preserve"> body surface area, </w:t>
      </w:r>
      <w:r w:rsidRPr="003E5AC1">
        <w:rPr>
          <w:lang w:val="en-GB"/>
        </w:rPr>
        <w:t>BW:</w:t>
      </w:r>
      <w:r w:rsidRPr="006D2A08">
        <w:rPr>
          <w:lang w:val="en-GB"/>
        </w:rPr>
        <w:t xml:space="preserve"> body weight, </w:t>
      </w:r>
      <w:r w:rsidRPr="003E5AC1">
        <w:rPr>
          <w:lang w:val="en-GB"/>
        </w:rPr>
        <w:t>CC:</w:t>
      </w:r>
      <w:r w:rsidRPr="006D2A08">
        <w:rPr>
          <w:lang w:val="en-GB"/>
        </w:rPr>
        <w:t xml:space="preserve"> calf circumference, </w:t>
      </w:r>
      <w:r w:rsidRPr="003E5AC1">
        <w:rPr>
          <w:lang w:val="en-GB"/>
        </w:rPr>
        <w:t xml:space="preserve">CT: </w:t>
      </w:r>
      <w:r w:rsidRPr="006D2A08">
        <w:rPr>
          <w:lang w:val="en-GB"/>
        </w:rPr>
        <w:t xml:space="preserve">computerized tomography, </w:t>
      </w:r>
      <w:r w:rsidRPr="003E5AC1">
        <w:rPr>
          <w:lang w:val="en-GB"/>
        </w:rPr>
        <w:t>DXA:</w:t>
      </w:r>
      <w:r w:rsidRPr="006D2A08">
        <w:rPr>
          <w:lang w:val="en-GB"/>
        </w:rPr>
        <w:t xml:space="preserve"> dual-energy X-ray absorptiometry, </w:t>
      </w:r>
      <w:r w:rsidRPr="003E5AC1">
        <w:rPr>
          <w:lang w:val="en-GB"/>
        </w:rPr>
        <w:t>EWGSOP:</w:t>
      </w:r>
      <w:r w:rsidRPr="006D2A08">
        <w:rPr>
          <w:lang w:val="en-GB"/>
        </w:rPr>
        <w:t xml:space="preserve"> European Working Group on Sarcopenia in Older People 2010, </w:t>
      </w:r>
      <w:r w:rsidRPr="003E5AC1">
        <w:rPr>
          <w:lang w:val="en-GB"/>
        </w:rPr>
        <w:t>EWGSOP2:</w:t>
      </w:r>
      <w:r w:rsidRPr="006D2A08">
        <w:rPr>
          <w:lang w:val="en-GB"/>
        </w:rPr>
        <w:t xml:space="preserve"> European Working Group on Sarcopenia in Older people 2018, </w:t>
      </w:r>
      <w:r w:rsidRPr="003E5AC1">
        <w:rPr>
          <w:lang w:val="en-GB"/>
        </w:rPr>
        <w:t>F:</w:t>
      </w:r>
      <w:r w:rsidRPr="006D2A08">
        <w:rPr>
          <w:lang w:val="en-GB"/>
        </w:rPr>
        <w:t xml:space="preserve"> female, </w:t>
      </w:r>
      <w:r w:rsidRPr="003E5AC1">
        <w:rPr>
          <w:lang w:val="en-GB"/>
        </w:rPr>
        <w:t>FFMI:</w:t>
      </w:r>
      <w:r w:rsidRPr="006D2A08">
        <w:rPr>
          <w:lang w:val="en-GB"/>
        </w:rPr>
        <w:t xml:space="preserve"> fat free mass index, </w:t>
      </w:r>
      <w:r w:rsidRPr="003E5AC1">
        <w:rPr>
          <w:lang w:val="en-GB"/>
        </w:rPr>
        <w:t>FNIH:</w:t>
      </w:r>
      <w:r w:rsidRPr="006D2A08">
        <w:rPr>
          <w:lang w:val="en-GB"/>
        </w:rPr>
        <w:t xml:space="preserve"> Foundation for the National Institutes of Health, </w:t>
      </w:r>
      <w:r w:rsidRPr="003E5AC1">
        <w:rPr>
          <w:lang w:val="en-GB"/>
        </w:rPr>
        <w:t>HGS:</w:t>
      </w:r>
      <w:r w:rsidRPr="006D2A08">
        <w:rPr>
          <w:lang w:val="en-GB"/>
        </w:rPr>
        <w:t xml:space="preserve"> hand grip strength, </w:t>
      </w:r>
      <w:r w:rsidRPr="003E5AC1">
        <w:rPr>
          <w:lang w:val="en-GB"/>
        </w:rPr>
        <w:t>IWGS:</w:t>
      </w:r>
      <w:r w:rsidRPr="006D2A08">
        <w:rPr>
          <w:lang w:val="en-GB"/>
        </w:rPr>
        <w:t xml:space="preserve"> International Working Group for Sarcopenia, </w:t>
      </w:r>
      <w:r w:rsidRPr="003E5AC1">
        <w:rPr>
          <w:lang w:val="en-GB"/>
        </w:rPr>
        <w:t>LBM:</w:t>
      </w:r>
      <w:r w:rsidRPr="006D2A08">
        <w:rPr>
          <w:lang w:val="en-GB"/>
        </w:rPr>
        <w:t xml:space="preserve"> lean body mass, </w:t>
      </w:r>
      <w:r w:rsidRPr="003E5AC1">
        <w:rPr>
          <w:lang w:val="en-GB"/>
        </w:rPr>
        <w:t>LMS:</w:t>
      </w:r>
      <w:r w:rsidRPr="006D2A08">
        <w:rPr>
          <w:lang w:val="en-GB"/>
        </w:rPr>
        <w:t xml:space="preserve"> leg muscle strength, </w:t>
      </w:r>
      <w:r w:rsidRPr="003E5AC1">
        <w:rPr>
          <w:lang w:val="en-GB"/>
        </w:rPr>
        <w:t>M:</w:t>
      </w:r>
      <w:r w:rsidRPr="006D2A08">
        <w:rPr>
          <w:lang w:val="en-GB"/>
        </w:rPr>
        <w:t xml:space="preserve"> </w:t>
      </w:r>
      <w:r w:rsidRPr="006D2A08">
        <w:rPr>
          <w:lang w:val="en-GB"/>
        </w:rPr>
        <w:lastRenderedPageBreak/>
        <w:t xml:space="preserve">male, </w:t>
      </w:r>
      <w:r w:rsidRPr="003E5AC1">
        <w:rPr>
          <w:lang w:val="en-GB"/>
        </w:rPr>
        <w:t>MAMC:</w:t>
      </w:r>
      <w:r w:rsidRPr="006D2A08">
        <w:rPr>
          <w:lang w:val="en-GB"/>
        </w:rPr>
        <w:t xml:space="preserve"> midarm muscle circumference, </w:t>
      </w:r>
      <w:r w:rsidRPr="003E5AC1">
        <w:rPr>
          <w:lang w:val="en-GB"/>
        </w:rPr>
        <w:t>MM:</w:t>
      </w:r>
      <w:r w:rsidRPr="006D2A08">
        <w:rPr>
          <w:lang w:val="en-GB"/>
        </w:rPr>
        <w:t xml:space="preserve"> muscle mass, </w:t>
      </w:r>
      <w:r w:rsidRPr="003E5AC1">
        <w:rPr>
          <w:lang w:val="en-GB"/>
        </w:rPr>
        <w:t>MUAC:</w:t>
      </w:r>
      <w:r w:rsidRPr="006D2A08">
        <w:rPr>
          <w:lang w:val="en-GB"/>
        </w:rPr>
        <w:t xml:space="preserve"> mid-Upper Arm Circumference, </w:t>
      </w:r>
      <w:r w:rsidRPr="003E5AC1">
        <w:rPr>
          <w:lang w:val="en-GB"/>
        </w:rPr>
        <w:t>NA:</w:t>
      </w:r>
      <w:r w:rsidRPr="006D2A08">
        <w:rPr>
          <w:lang w:val="en-GB"/>
        </w:rPr>
        <w:t xml:space="preserve"> not applicable, </w:t>
      </w:r>
      <w:r w:rsidRPr="003E5AC1">
        <w:rPr>
          <w:lang w:val="en-GB"/>
        </w:rPr>
        <w:t>NR:</w:t>
      </w:r>
      <w:r w:rsidRPr="006D2A08">
        <w:rPr>
          <w:lang w:val="en-GB"/>
        </w:rPr>
        <w:t xml:space="preserve"> not reported, pts: points, </w:t>
      </w:r>
      <w:r w:rsidRPr="003E5AC1">
        <w:rPr>
          <w:lang w:val="en-GB"/>
        </w:rPr>
        <w:t>s:</w:t>
      </w:r>
      <w:r w:rsidRPr="006D2A08">
        <w:rPr>
          <w:lang w:val="en-GB"/>
        </w:rPr>
        <w:t xml:space="preserve"> seconds, </w:t>
      </w:r>
      <w:r w:rsidRPr="003E5AC1">
        <w:rPr>
          <w:lang w:val="en-GB"/>
        </w:rPr>
        <w:t>SMI:</w:t>
      </w:r>
      <w:r w:rsidRPr="006D2A08">
        <w:rPr>
          <w:lang w:val="en-GB"/>
        </w:rPr>
        <w:t xml:space="preserve"> skeletal muscle index, </w:t>
      </w:r>
      <w:r w:rsidRPr="003E5AC1">
        <w:rPr>
          <w:lang w:val="en-GB"/>
        </w:rPr>
        <w:t>SPPB:</w:t>
      </w:r>
      <w:r w:rsidRPr="006D2A08">
        <w:rPr>
          <w:lang w:val="en-GB"/>
        </w:rPr>
        <w:t xml:space="preserve"> short physical performance battery, </w:t>
      </w:r>
      <w:r w:rsidRPr="003E5AC1">
        <w:rPr>
          <w:lang w:val="en-GB"/>
        </w:rPr>
        <w:t>TUG:</w:t>
      </w:r>
      <w:r w:rsidRPr="006D2A08">
        <w:rPr>
          <w:lang w:val="en-GB"/>
        </w:rPr>
        <w:t xml:space="preserve"> timed up and go test, </w:t>
      </w:r>
      <w:r w:rsidRPr="003E5AC1">
        <w:rPr>
          <w:lang w:val="en-GB"/>
        </w:rPr>
        <w:t>y:</w:t>
      </w:r>
      <w:r w:rsidRPr="006D2A08">
        <w:rPr>
          <w:lang w:val="en-GB"/>
        </w:rPr>
        <w:t xml:space="preserve"> years, </w:t>
      </w:r>
      <w:r w:rsidRPr="006D2A08">
        <w:rPr>
          <w:vertAlign w:val="superscript"/>
          <w:lang w:val="en-GB"/>
        </w:rPr>
        <w:t>a</w:t>
      </w:r>
      <w:r w:rsidRPr="006D2A08">
        <w:rPr>
          <w:lang w:val="en-GB"/>
        </w:rPr>
        <w:t xml:space="preserve">probable sarcopenia by EWGSOP2 algorithm, </w:t>
      </w:r>
      <w:r w:rsidRPr="006D2A08">
        <w:rPr>
          <w:vertAlign w:val="superscript"/>
          <w:lang w:val="en-GB"/>
        </w:rPr>
        <w:t>b</w:t>
      </w:r>
      <w:r w:rsidRPr="006D2A08">
        <w:rPr>
          <w:lang w:val="en-GB"/>
        </w:rPr>
        <w:t xml:space="preserve">Males: (BMI ≤ 24kg/m2) GS ≤ 29kg, (BMI 24.1–28kg/m2) GS ≤ 30kg, (BMI &gt; 28kg/m2) GS ≤ 32kg; Females: (BMI ≤ 23kg/m2) GS ≤ 17kg, (BMI 23.1–26 kg/m2) GS ≤ 17.3 kg, (BMI 26.1–29 kg/m2) GS ≤ 18 kg, (BMI &gt; 29 kg/m2) GS ≤ 21 kg, </w:t>
      </w:r>
      <w:r w:rsidRPr="006D2A08">
        <w:rPr>
          <w:vertAlign w:val="superscript"/>
          <w:lang w:val="en-GB"/>
        </w:rPr>
        <w:t>c</w:t>
      </w:r>
      <w:r w:rsidRPr="006D2A08">
        <w:rPr>
          <w:lang w:val="en-GB"/>
        </w:rPr>
        <w:t>Males: (BMI ≤ 24 kg/m2) GS ≤ 29 kg, (BMI 24.</w:t>
      </w:r>
      <w:r w:rsidRPr="002C0CCE">
        <w:rPr>
          <w:lang w:val="en-GB"/>
        </w:rPr>
        <w:t xml:space="preserve">1–28 kg/m2) GS ≤ 30 kg, (BMI &gt; 28 kg/m2) GS ≤ 32 kg; Females: (BMI ≤ 23 kg/m2) GS ≤ 17 kg, (BMI 23.1–26 kg/m2) GS ≤ 17.3 kg, (BMI 26.1–29 kg/m2) GS≤18kg,(BMI &gt; 29kg/m2) GS ≤ 21kg, </w:t>
      </w:r>
      <w:r w:rsidRPr="002C0CCE">
        <w:rPr>
          <w:vertAlign w:val="superscript"/>
          <w:lang w:val="en-GB"/>
        </w:rPr>
        <w:t>d</w:t>
      </w:r>
      <w:r w:rsidRPr="002C0CCE">
        <w:rPr>
          <w:lang w:val="en-GB"/>
        </w:rPr>
        <w:t xml:space="preserve">Males:  (BMI ≤ 24), GS ≤ 29kg, (BMI &lt; 24.1-26), GS ≤ 30kg, (BMI &lt; 26.1-28), GS ≤30kg , (BMI &gt; 28), GS ≤ 32kg; Females: (BMI ≤ 23), GS ≤ 17kg, (BMI &lt; 23.1-26), GS ≤ 17.3kg, (BMI &lt; 26.1-29), GS ≤ 18kg, (BMI &gt; 29), GS ≤ 21kg, </w:t>
      </w:r>
      <w:r w:rsidRPr="002C0CCE">
        <w:rPr>
          <w:vertAlign w:val="superscript"/>
          <w:lang w:val="en-GB"/>
        </w:rPr>
        <w:t>e</w:t>
      </w:r>
      <w:r>
        <w:rPr>
          <w:lang w:val="en-GB"/>
        </w:rPr>
        <w:t>u</w:t>
      </w:r>
      <w:r w:rsidRPr="002C0CCE">
        <w:rPr>
          <w:lang w:val="en-GB"/>
        </w:rPr>
        <w:t xml:space="preserve">sing anthropometry to estimate ASM, </w:t>
      </w:r>
      <w:r w:rsidRPr="002C0CCE">
        <w:rPr>
          <w:vertAlign w:val="superscript"/>
          <w:lang w:val="en-GB"/>
        </w:rPr>
        <w:t>f</w:t>
      </w:r>
      <w:r w:rsidRPr="002C0CCE">
        <w:rPr>
          <w:lang w:val="en-GB"/>
        </w:rPr>
        <w:t>article included outpatients and inpatients.</w:t>
      </w:r>
    </w:p>
    <w:p w14:paraId="5AE0830E" w14:textId="77777777" w:rsidR="00D2003F" w:rsidRPr="00D2003F" w:rsidRDefault="00D2003F" w:rsidP="00D2003F">
      <w:pPr>
        <w:spacing w:line="480" w:lineRule="auto"/>
        <w:rPr>
          <w:lang w:val="en-GB"/>
        </w:rPr>
      </w:pPr>
    </w:p>
    <w:sectPr w:rsidR="00D2003F" w:rsidRPr="00D2003F" w:rsidSect="00D2003F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E25EB4"/>
    <w:multiLevelType w:val="hybridMultilevel"/>
    <w:tmpl w:val="F4C8615A"/>
    <w:lvl w:ilvl="0" w:tplc="AED0D72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992CD6"/>
    <w:multiLevelType w:val="hybridMultilevel"/>
    <w:tmpl w:val="E43670FE"/>
    <w:lvl w:ilvl="0" w:tplc="699AD786">
      <w:start w:val="12"/>
      <w:numFmt w:val="decimal"/>
      <w:lvlText w:val="(%1)"/>
      <w:lvlJc w:val="left"/>
      <w:pPr>
        <w:ind w:left="1100" w:hanging="38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F1549A9"/>
    <w:multiLevelType w:val="hybridMultilevel"/>
    <w:tmpl w:val="283AB78A"/>
    <w:lvl w:ilvl="0" w:tplc="E1D65946">
      <w:start w:val="6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1D2EA3"/>
    <w:multiLevelType w:val="hybridMultilevel"/>
    <w:tmpl w:val="F2E01472"/>
    <w:lvl w:ilvl="0" w:tplc="334C460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768136E"/>
    <w:multiLevelType w:val="hybridMultilevel"/>
    <w:tmpl w:val="4798035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B5619C"/>
    <w:multiLevelType w:val="hybridMultilevel"/>
    <w:tmpl w:val="B0B22E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ADB4FEE"/>
    <w:multiLevelType w:val="hybridMultilevel"/>
    <w:tmpl w:val="FF88CF3C"/>
    <w:lvl w:ilvl="0" w:tplc="F8BC0368">
      <w:start w:val="12"/>
      <w:numFmt w:val="decimal"/>
      <w:lvlText w:val="(%1)"/>
      <w:lvlJc w:val="left"/>
      <w:pPr>
        <w:ind w:left="740" w:hanging="38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610F59"/>
    <w:multiLevelType w:val="hybridMultilevel"/>
    <w:tmpl w:val="B65A4B8E"/>
    <w:lvl w:ilvl="0" w:tplc="0809000B">
      <w:start w:val="200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91D538A"/>
    <w:multiLevelType w:val="multilevel"/>
    <w:tmpl w:val="1C2061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5"/>
  </w:num>
  <w:num w:numId="5">
    <w:abstractNumId w:val="4"/>
  </w:num>
  <w:num w:numId="6">
    <w:abstractNumId w:val="7"/>
  </w:num>
  <w:num w:numId="7">
    <w:abstractNumId w:val="0"/>
  </w:num>
  <w:num w:numId="8">
    <w:abstractNumId w:val="2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003F"/>
    <w:rsid w:val="0013234D"/>
    <w:rsid w:val="002007F8"/>
    <w:rsid w:val="00200B86"/>
    <w:rsid w:val="00263410"/>
    <w:rsid w:val="002935A0"/>
    <w:rsid w:val="002E0361"/>
    <w:rsid w:val="00391A87"/>
    <w:rsid w:val="003C0DD6"/>
    <w:rsid w:val="003F52EF"/>
    <w:rsid w:val="00477EDF"/>
    <w:rsid w:val="005030DB"/>
    <w:rsid w:val="00535FF3"/>
    <w:rsid w:val="00566426"/>
    <w:rsid w:val="005C627E"/>
    <w:rsid w:val="005C760E"/>
    <w:rsid w:val="005D3FA0"/>
    <w:rsid w:val="0060281B"/>
    <w:rsid w:val="0061586B"/>
    <w:rsid w:val="00634850"/>
    <w:rsid w:val="006A0412"/>
    <w:rsid w:val="006B17F8"/>
    <w:rsid w:val="006C4094"/>
    <w:rsid w:val="007123B0"/>
    <w:rsid w:val="008564AF"/>
    <w:rsid w:val="00881CD6"/>
    <w:rsid w:val="00895E27"/>
    <w:rsid w:val="008A04B7"/>
    <w:rsid w:val="009D1718"/>
    <w:rsid w:val="00A07F9E"/>
    <w:rsid w:val="00A25E13"/>
    <w:rsid w:val="00A2743D"/>
    <w:rsid w:val="00A8498A"/>
    <w:rsid w:val="00B111C1"/>
    <w:rsid w:val="00B44291"/>
    <w:rsid w:val="00C035BF"/>
    <w:rsid w:val="00D2003F"/>
    <w:rsid w:val="00D84F23"/>
    <w:rsid w:val="00DD0FD2"/>
    <w:rsid w:val="00DE11C1"/>
    <w:rsid w:val="00E0405A"/>
    <w:rsid w:val="00E35B1E"/>
    <w:rsid w:val="00E758B3"/>
    <w:rsid w:val="00F07243"/>
    <w:rsid w:val="00FA6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C8C3E9"/>
  <w15:chartTrackingRefBased/>
  <w15:docId w15:val="{CAC35C0D-13A8-2649-9AA3-499D463D1A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003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D2003F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003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D2003F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styleId="Hyperlink">
    <w:name w:val="Hyperlink"/>
    <w:basedOn w:val="DefaultParagraphFont"/>
    <w:uiPriority w:val="99"/>
    <w:unhideWhenUsed/>
    <w:rsid w:val="00D2003F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D2003F"/>
    <w:rPr>
      <w:sz w:val="22"/>
      <w:szCs w:val="22"/>
      <w:lang w:eastAsia="ko-KR"/>
    </w:rPr>
  </w:style>
  <w:style w:type="character" w:customStyle="1" w:styleId="NoSpacingChar">
    <w:name w:val="No Spacing Char"/>
    <w:basedOn w:val="DefaultParagraphFont"/>
    <w:link w:val="NoSpacing"/>
    <w:uiPriority w:val="1"/>
    <w:rsid w:val="00D2003F"/>
    <w:rPr>
      <w:sz w:val="22"/>
      <w:szCs w:val="22"/>
      <w:lang w:eastAsia="ko-KR"/>
    </w:rPr>
  </w:style>
  <w:style w:type="paragraph" w:styleId="ListParagraph">
    <w:name w:val="List Paragraph"/>
    <w:basedOn w:val="Normal"/>
    <w:uiPriority w:val="34"/>
    <w:qFormat/>
    <w:rsid w:val="00D2003F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D2003F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D2003F"/>
    <w:rPr>
      <w:rFonts w:ascii="Times New Roman" w:hAnsi="Times New Roman" w:cs="Times New Roma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2003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2003F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2003F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2003F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03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03F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D2003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D200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2003F"/>
  </w:style>
  <w:style w:type="paragraph" w:styleId="Footer">
    <w:name w:val="footer"/>
    <w:basedOn w:val="Normal"/>
    <w:link w:val="FooterChar"/>
    <w:uiPriority w:val="99"/>
    <w:unhideWhenUsed/>
    <w:rsid w:val="00D200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2003F"/>
  </w:style>
  <w:style w:type="character" w:styleId="LineNumber">
    <w:name w:val="line number"/>
    <w:basedOn w:val="DefaultParagraphFont"/>
    <w:uiPriority w:val="99"/>
    <w:semiHidden/>
    <w:unhideWhenUsed/>
    <w:rsid w:val="00D2003F"/>
  </w:style>
  <w:style w:type="character" w:styleId="PageNumber">
    <w:name w:val="page number"/>
    <w:basedOn w:val="DefaultParagraphFont"/>
    <w:uiPriority w:val="99"/>
    <w:semiHidden/>
    <w:unhideWhenUsed/>
    <w:rsid w:val="00D2003F"/>
  </w:style>
  <w:style w:type="character" w:styleId="CommentReference">
    <w:name w:val="annotation reference"/>
    <w:basedOn w:val="DefaultParagraphFont"/>
    <w:uiPriority w:val="99"/>
    <w:semiHidden/>
    <w:unhideWhenUsed/>
    <w:rsid w:val="00D200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2003F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2003F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0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03F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rpc711">
    <w:name w:val="_rpc_711"/>
    <w:basedOn w:val="DefaultParagraphFont"/>
    <w:rsid w:val="00D2003F"/>
    <w:rPr>
      <w:sz w:val="18"/>
      <w:szCs w:val="18"/>
    </w:rPr>
  </w:style>
  <w:style w:type="character" w:styleId="Strong">
    <w:name w:val="Strong"/>
    <w:basedOn w:val="DefaultParagraphFont"/>
    <w:uiPriority w:val="22"/>
    <w:qFormat/>
    <w:rsid w:val="00D2003F"/>
    <w:rPr>
      <w:b/>
      <w:bCs/>
    </w:rPr>
  </w:style>
  <w:style w:type="paragraph" w:styleId="Revision">
    <w:name w:val="Revision"/>
    <w:hidden/>
    <w:uiPriority w:val="99"/>
    <w:semiHidden/>
    <w:rsid w:val="00D2003F"/>
    <w:rPr>
      <w:rFonts w:ascii="Times New Roman" w:eastAsia="Times New Roman" w:hAnsi="Times New Roman" w:cs="Times New Roman"/>
    </w:rPr>
  </w:style>
  <w:style w:type="character" w:customStyle="1" w:styleId="period">
    <w:name w:val="period"/>
    <w:basedOn w:val="DefaultParagraphFont"/>
    <w:rsid w:val="00D2003F"/>
  </w:style>
  <w:style w:type="character" w:customStyle="1" w:styleId="cit">
    <w:name w:val="cit"/>
    <w:basedOn w:val="DefaultParagraphFont"/>
    <w:rsid w:val="00D2003F"/>
  </w:style>
  <w:style w:type="character" w:customStyle="1" w:styleId="citation-doi">
    <w:name w:val="citation-doi"/>
    <w:basedOn w:val="DefaultParagraphFont"/>
    <w:rsid w:val="00D2003F"/>
  </w:style>
  <w:style w:type="character" w:customStyle="1" w:styleId="secondary-date">
    <w:name w:val="secondary-date"/>
    <w:basedOn w:val="DefaultParagraphFont"/>
    <w:rsid w:val="00D2003F"/>
  </w:style>
  <w:style w:type="character" w:customStyle="1" w:styleId="authors-list-item">
    <w:name w:val="authors-list-item"/>
    <w:basedOn w:val="DefaultParagraphFont"/>
    <w:rsid w:val="00D2003F"/>
  </w:style>
  <w:style w:type="character" w:customStyle="1" w:styleId="author-sup-separator">
    <w:name w:val="author-sup-separator"/>
    <w:basedOn w:val="DefaultParagraphFont"/>
    <w:rsid w:val="00D2003F"/>
  </w:style>
  <w:style w:type="character" w:customStyle="1" w:styleId="comma">
    <w:name w:val="comma"/>
    <w:basedOn w:val="DefaultParagraphFont"/>
    <w:rsid w:val="00D2003F"/>
  </w:style>
  <w:style w:type="character" w:customStyle="1" w:styleId="docsum-authors">
    <w:name w:val="docsum-authors"/>
    <w:basedOn w:val="DefaultParagraphFont"/>
    <w:rsid w:val="00D2003F"/>
  </w:style>
  <w:style w:type="character" w:customStyle="1" w:styleId="docsum-journal-citation">
    <w:name w:val="docsum-journal-citation"/>
    <w:basedOn w:val="DefaultParagraphFont"/>
    <w:rsid w:val="00D2003F"/>
  </w:style>
  <w:style w:type="character" w:customStyle="1" w:styleId="citation-part">
    <w:name w:val="citation-part"/>
    <w:basedOn w:val="DefaultParagraphFont"/>
    <w:rsid w:val="00D2003F"/>
  </w:style>
  <w:style w:type="character" w:customStyle="1" w:styleId="docsum-pmid">
    <w:name w:val="docsum-pmid"/>
    <w:basedOn w:val="DefaultParagraphFont"/>
    <w:rsid w:val="00D200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0</Pages>
  <Words>5746</Words>
  <Characters>32753</Characters>
  <Application>Microsoft Office Word</Application>
  <DocSecurity>0</DocSecurity>
  <Lines>272</Lines>
  <Paragraphs>76</Paragraphs>
  <ScaleCrop>false</ScaleCrop>
  <Company/>
  <LinksUpToDate>false</LinksUpToDate>
  <CharactersWithSpaces>38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e Xu</dc:creator>
  <cp:keywords/>
  <dc:description/>
  <cp:lastModifiedBy>Jane Xu</cp:lastModifiedBy>
  <cp:revision>12</cp:revision>
  <dcterms:created xsi:type="dcterms:W3CDTF">2021-01-28T03:45:00Z</dcterms:created>
  <dcterms:modified xsi:type="dcterms:W3CDTF">2021-04-01T23:04:00Z</dcterms:modified>
</cp:coreProperties>
</file>